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2</w:t>
      </w:r>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5258E506" w14:textId="77777777" w:rsidR="00414739" w:rsidRDefault="00414739" w:rsidP="00414739">
      <w:pPr>
        <w:pStyle w:val="Heading1"/>
      </w:pPr>
      <w:commentRangeStart w:id="0"/>
      <w:r>
        <w:lastRenderedPageBreak/>
        <w:t>Abstract</w:t>
      </w:r>
      <w:commentRangeEnd w:id="0"/>
      <w:r w:rsidR="00556F79">
        <w:rPr>
          <w:rStyle w:val="CommentReference"/>
          <w:rFonts w:asciiTheme="minorHAnsi" w:eastAsiaTheme="minorHAnsi" w:hAnsiTheme="minorHAnsi" w:cstheme="minorBidi"/>
          <w:b w:val="0"/>
          <w:bCs w:val="0"/>
          <w:color w:val="auto"/>
        </w:rPr>
        <w:commentReference w:id="0"/>
      </w:r>
    </w:p>
    <w:p w14:paraId="375703AD" w14:textId="3FEAAD8A" w:rsidR="00414739" w:rsidRPr="000F03F7" w:rsidDel="00DF679C" w:rsidRDefault="00723D56" w:rsidP="00414739">
      <w:pPr>
        <w:rPr>
          <w:del w:id="1" w:author="T L" w:date="2015-11-06T22:58:00Z"/>
        </w:rPr>
      </w:pPr>
      <w:ins w:id="2" w:author="T L" w:date="2015-11-06T14:23:00Z">
        <w:r>
          <w:t xml:space="preserve">Hydrogenotrophic methanogenesis occurs in multiple environments </w:t>
        </w:r>
      </w:ins>
      <w:ins w:id="3" w:author="T L" w:date="2015-11-06T14:24:00Z">
        <w:r>
          <w:t xml:space="preserve">ranging </w:t>
        </w:r>
      </w:ins>
      <w:ins w:id="4" w:author="T L" w:date="2015-11-06T14:23:00Z">
        <w:r>
          <w:t>from the rumen of organisms</w:t>
        </w:r>
      </w:ins>
      <w:ins w:id="5" w:author="Administrator" w:date="2015-11-09T09:15:00Z">
        <w:r w:rsidR="00556F79">
          <w:t xml:space="preserve"> to</w:t>
        </w:r>
      </w:ins>
      <w:ins w:id="6" w:author="T L" w:date="2015-11-06T17:55:00Z">
        <w:del w:id="7" w:author="Administrator" w:date="2015-11-09T09:15:00Z">
          <w:r w:rsidR="008367FA" w:rsidDel="00556F79">
            <w:delText xml:space="preserve">, </w:delText>
          </w:r>
        </w:del>
        <w:r w:rsidR="008367FA">
          <w:t>marine environments</w:t>
        </w:r>
      </w:ins>
      <w:ins w:id="8" w:author="T L" w:date="2015-11-06T14:23:00Z">
        <w:r>
          <w:t xml:space="preserve"> to hot springs. </w:t>
        </w:r>
        <w:r w:rsidR="00FA05D1">
          <w:t xml:space="preserve"> </w:t>
        </w:r>
      </w:ins>
      <w:ins w:id="9" w:author="T L" w:date="2015-11-06T22:36:00Z">
        <w:r w:rsidR="00E83A7C">
          <w:t>Microbes</w:t>
        </w:r>
      </w:ins>
      <w:ins w:id="10" w:author="T L" w:date="2015-11-06T14:23:00Z">
        <w:r w:rsidR="00FA05D1">
          <w:t xml:space="preserve"> that </w:t>
        </w:r>
      </w:ins>
      <w:ins w:id="11" w:author="T L" w:date="2015-11-06T22:37:00Z">
        <w:r w:rsidR="00E83A7C">
          <w:t>are responsible for</w:t>
        </w:r>
      </w:ins>
      <w:ins w:id="12" w:author="T L" w:date="2015-11-06T14:23:00Z">
        <w:r w:rsidR="00FA05D1">
          <w:t xml:space="preserve"> this type of metabolism </w:t>
        </w:r>
      </w:ins>
      <w:ins w:id="13" w:author="T L" w:date="2015-11-06T22:37:00Z">
        <w:r w:rsidR="00E83A7C">
          <w:t xml:space="preserve">are </w:t>
        </w:r>
      </w:ins>
      <w:ins w:id="14" w:author="T L" w:date="2015-11-06T22:39:00Z">
        <w:r w:rsidR="002C5D66">
          <w:t>from the phylum Euryarchaeot</w:t>
        </w:r>
        <w:r w:rsidR="00B42562">
          <w:t>a</w:t>
        </w:r>
        <w:r w:rsidR="002C5D66">
          <w:t xml:space="preserve">.  </w:t>
        </w:r>
      </w:ins>
      <w:ins w:id="15" w:author="T L" w:date="2015-11-06T22:47:00Z">
        <w:r w:rsidR="002C5D66">
          <w:t xml:space="preserve">In this work, we focus on a </w:t>
        </w:r>
      </w:ins>
      <w:ins w:id="16" w:author="T L" w:date="2015-11-06T22:51:00Z">
        <w:r w:rsidR="000F03F7">
          <w:t xml:space="preserve">well-studied </w:t>
        </w:r>
      </w:ins>
      <w:ins w:id="17" w:author="T L" w:date="2015-11-06T22:47:00Z">
        <w:r w:rsidR="002C5D66">
          <w:t xml:space="preserve">marine </w:t>
        </w:r>
      </w:ins>
      <w:ins w:id="18" w:author="T L" w:date="2015-11-06T22:48:00Z">
        <w:r w:rsidR="002C5D66">
          <w:t xml:space="preserve">methanogen, </w:t>
        </w:r>
        <w:r w:rsidR="002C5D66">
          <w:rPr>
            <w:i/>
          </w:rPr>
          <w:t>Methanoccocus maripaludis</w:t>
        </w:r>
      </w:ins>
      <w:ins w:id="19" w:author="T L" w:date="2015-11-06T22:51:00Z">
        <w:r w:rsidR="000F03F7">
          <w:t xml:space="preserve">.  </w:t>
        </w:r>
      </w:ins>
      <w:ins w:id="20" w:author="T L" w:date="2015-11-06T22:52:00Z">
        <w:r w:rsidR="000F03F7">
          <w:t xml:space="preserve">Until recently, </w:t>
        </w:r>
      </w:ins>
      <w:ins w:id="21" w:author="T L" w:date="2015-11-06T22:53:00Z">
        <w:r w:rsidR="000F03F7">
          <w:t>it was unknow</w:t>
        </w:r>
      </w:ins>
      <w:ins w:id="22" w:author="T L" w:date="2015-11-06T22:54:00Z">
        <w:r w:rsidR="000F03F7">
          <w:t xml:space="preserve">n how this organism was able to gain enough energy for growth despite the lack of sufficient </w:t>
        </w:r>
      </w:ins>
      <w:ins w:id="23" w:author="T L" w:date="2015-11-06T22:55:00Z">
        <w:r w:rsidR="000F03F7">
          <w:t>coupling sites.  However, a recent report has elucidated an increasingly recognized form of energy conservation</w:t>
        </w:r>
      </w:ins>
      <w:ins w:id="24" w:author="T L" w:date="2015-11-06T22:58:00Z">
        <w:r w:rsidR="00DF679C">
          <w:t xml:space="preserve"> in strict anaerobes</w:t>
        </w:r>
      </w:ins>
      <w:ins w:id="25" w:author="T L" w:date="2015-11-06T22:59:00Z">
        <w:r w:rsidR="00DF679C">
          <w:t xml:space="preserve"> that is not based on chemiosmosis</w:t>
        </w:r>
      </w:ins>
      <w:ins w:id="26" w:author="T L" w:date="2015-11-06T22:55:00Z">
        <w:r w:rsidR="000F03F7">
          <w:t xml:space="preserve">; electron bifurcation which solves the </w:t>
        </w:r>
      </w:ins>
      <w:ins w:id="27" w:author="T L" w:date="2015-11-06T22:57:00Z">
        <w:r w:rsidR="000F03F7">
          <w:t>energy</w:t>
        </w:r>
      </w:ins>
      <w:ins w:id="28" w:author="T L" w:date="2015-11-06T22:55:00Z">
        <w:r w:rsidR="000F03F7">
          <w:t xml:space="preserve"> defi</w:t>
        </w:r>
      </w:ins>
      <w:ins w:id="29" w:author="T L" w:date="2015-11-06T22:57:00Z">
        <w:r w:rsidR="000F03F7">
          <w:t xml:space="preserve">cit question.  </w:t>
        </w:r>
      </w:ins>
    </w:p>
    <w:p w14:paraId="4F10595C" w14:textId="76D10D21" w:rsidR="00563757" w:rsidRPr="00563757" w:rsidRDefault="00563757">
      <w:pPr>
        <w:pPrChange w:id="30" w:author="T L" w:date="2015-11-06T22:58:00Z">
          <w:pPr>
            <w:spacing w:line="480" w:lineRule="auto"/>
          </w:pPr>
        </w:pPrChange>
      </w:pPr>
      <w:del w:id="31" w:author="T L" w:date="2015-11-06T22:57:00Z">
        <w:r w:rsidDel="000F03F7">
          <w:delText xml:space="preserve">Methanogenic archaea naturally produce methane, a potent greenhouse gas and energy source, and hold promise as possible metabolic engineering targets for producing liquid fuels. </w:delText>
        </w:r>
        <w:r w:rsidDel="000F03F7">
          <w:rPr>
            <w:i/>
          </w:rPr>
          <w:delText>M</w:delText>
        </w:r>
        <w:r w:rsidR="00081E0C" w:rsidDel="000F03F7">
          <w:rPr>
            <w:i/>
          </w:rPr>
          <w:delText>ethanococcus</w:delText>
        </w:r>
        <w:r w:rsidDel="000F03F7">
          <w:rPr>
            <w:i/>
          </w:rPr>
          <w:delText xml:space="preserve"> maripaludis </w:delText>
        </w:r>
        <w:r w:rsidDel="000F03F7">
          <w:delText xml:space="preserve">is a hydrogenotrophic methanogen that is notable for its genetic tractability, fast growth rate, and ability to grow in anaerobic chemostats. </w:delText>
        </w:r>
      </w:del>
      <w:r>
        <w:t>To better understand</w:t>
      </w:r>
      <w:r w:rsidR="00081E0C">
        <w:t xml:space="preserve"> its metabolism</w:t>
      </w:r>
      <w:r>
        <w:t xml:space="preserve"> and </w:t>
      </w:r>
      <w:del w:id="32" w:author="T L" w:date="2015-11-06T22:59:00Z">
        <w:r w:rsidDel="00DF679C">
          <w:delText xml:space="preserve">predict </w:delText>
        </w:r>
        <w:r w:rsidR="00081E0C" w:rsidDel="00DF679C">
          <w:delText>metabolic</w:delText>
        </w:r>
        <w:r w:rsidDel="00DF679C">
          <w:delText xml:space="preserve"> engineer</w:delText>
        </w:r>
        <w:r w:rsidR="00081E0C" w:rsidDel="00DF679C">
          <w:delText>ing strategies</w:delText>
        </w:r>
      </w:del>
      <w:ins w:id="33" w:author="T L" w:date="2015-11-06T22:59:00Z">
        <w:r w:rsidR="00DF679C">
          <w:t xml:space="preserve">and compare it with </w:t>
        </w:r>
      </w:ins>
      <w:ins w:id="34" w:author="T L" w:date="2015-11-06T23:01:00Z">
        <w:r w:rsidR="001657E5">
          <w:t xml:space="preserve">another group of methanogens which utilizes </w:t>
        </w:r>
      </w:ins>
      <w:ins w:id="35" w:author="T L" w:date="2015-11-06T23:02:00Z">
        <w:r w:rsidR="001657E5">
          <w:t>the traditional chemiosmotic mode of energy conversation</w:t>
        </w:r>
      </w:ins>
      <w:r w:rsidR="00081E0C">
        <w:t>,</w:t>
      </w:r>
      <w:r>
        <w:t xml:space="preserve"> we have built iMR544</w:t>
      </w:r>
      <w:ins w:id="36" w:author="T L" w:date="2015-11-06T23:02:00Z">
        <w:r w:rsidR="001657E5">
          <w:t>.  It is</w:t>
        </w:r>
      </w:ins>
      <w:del w:id="37" w:author="T L" w:date="2015-11-06T23:02:00Z">
        <w:r w:rsidDel="001657E5">
          <w:delText>,</w:delText>
        </w:r>
      </w:del>
      <w:r>
        <w:t xml:space="preserve"> a metabolic reconstruction of </w:t>
      </w:r>
      <w:r>
        <w:rPr>
          <w:i/>
        </w:rPr>
        <w:t xml:space="preserve">M. maripaludis </w:t>
      </w:r>
      <w:r>
        <w:t>that accounts for 544 of its 1722 protein-coding genes. Constructed using likelihood based gap</w:t>
      </w:r>
      <w:r w:rsidR="00BB4897">
        <w:t xml:space="preserve"> </w:t>
      </w:r>
      <w:r>
        <w:t xml:space="preserve">filling and </w:t>
      </w:r>
      <w:r w:rsidR="00EA6C8E">
        <w:t>heavily rooted</w:t>
      </w:r>
      <w:r>
        <w:t xml:space="preserve"> </w:t>
      </w:r>
      <w:r w:rsidR="00EA6C8E">
        <w:t>i</w:t>
      </w:r>
      <w:r>
        <w:t xml:space="preserve">n </w:t>
      </w:r>
      <w:r w:rsidR="00EA6C8E">
        <w:t>biochemical</w:t>
      </w:r>
      <w:r>
        <w:t xml:space="preserve"> literature</w:t>
      </w:r>
      <w:del w:id="38" w:author="T L" w:date="2015-11-06T22:58:00Z">
        <w:r w:rsidDel="000F03F7">
          <w:delText>, iMR544</w:delText>
        </w:r>
        <w:r w:rsidR="00EA6C8E" w:rsidDel="000F03F7">
          <w:delText xml:space="preserve"> incorporates flavin-based electron bifurcation into central carbon metabolism to accurately portray energy conservation in hydrogenotrophic methanogenesis</w:delText>
        </w:r>
      </w:del>
      <w:r w:rsidR="00EA6C8E">
        <w:t xml:space="preserve">. </w:t>
      </w:r>
      <w:r w:rsidR="00E4785C">
        <w:t xml:space="preserve">Our reconstruction </w:t>
      </w:r>
      <w:r w:rsidR="00081E0C">
        <w:t>incorporates</w:t>
      </w:r>
      <w:r w:rsidR="00E4785C">
        <w:t xml:space="preserve"> vital biosynthetic pathways, including </w:t>
      </w:r>
      <w:r w:rsidR="00EA6C8E">
        <w:t>methanogenic coenzyme</w:t>
      </w:r>
      <w:r w:rsidR="00E4785C">
        <w:t>s and archaeal lipids</w:t>
      </w:r>
      <w:r w:rsidR="00081E0C">
        <w:t>, and corrects inaccurate generic pathways, including sulfur assimilation and electron carrier usage</w:t>
      </w:r>
      <w:r w:rsidR="00E4785C">
        <w:t xml:space="preserve">. </w:t>
      </w:r>
      <w:r w:rsidR="00081E0C">
        <w:t>For model simulation, w</w:t>
      </w:r>
      <w:r w:rsidR="00E4785C">
        <w:t xml:space="preserve">e have added thermodynamic considerations in a novel approach that calculates overall free energy without rigorously assessing individual reaction reversibility. </w:t>
      </w:r>
      <w:ins w:id="39" w:author="T L" w:date="2015-11-06T23:03:00Z">
        <w:r w:rsidR="001657E5">
          <w:t>To address electron and the qu</w:t>
        </w:r>
      </w:ins>
      <w:ins w:id="40" w:author="T L" w:date="2015-11-06T23:04:00Z">
        <w:r w:rsidR="001657E5">
          <w:t>estion of ferredoxin specificity, we have……</w:t>
        </w:r>
      </w:ins>
      <w:r w:rsidR="00BB4897">
        <w:t>This</w:t>
      </w:r>
      <w:r w:rsidR="00081E0C">
        <w:t xml:space="preserve"> distribution also includes a toolbox for examining and modifying our reconstruction, running model simulations, and investigating flux distributions. Taken together, our </w:t>
      </w:r>
      <w:r w:rsidR="00E4785C">
        <w:t xml:space="preserve">reconstruction serves as a knowledgebase of </w:t>
      </w:r>
      <w:r w:rsidR="00E4785C">
        <w:rPr>
          <w:i/>
        </w:rPr>
        <w:t>M. maripaludis</w:t>
      </w:r>
      <w:r w:rsidR="00E4785C">
        <w:t xml:space="preserve"> and provides </w:t>
      </w:r>
      <w:commentRangeStart w:id="41"/>
      <w:r w:rsidR="00E4785C">
        <w:t xml:space="preserve">a </w:t>
      </w:r>
      <w:r w:rsidR="00081E0C">
        <w:t xml:space="preserve">flexible </w:t>
      </w:r>
      <w:r w:rsidR="00E4785C">
        <w:t xml:space="preserve">platform to generate thermodynamically feasible </w:t>
      </w:r>
      <w:r w:rsidR="00BB4897">
        <w:t>strain design hypotheses</w:t>
      </w:r>
      <w:r w:rsidR="00E4785C">
        <w:t xml:space="preserve">. </w:t>
      </w:r>
      <w:commentRangeEnd w:id="41"/>
      <w:r w:rsidR="001657E5">
        <w:rPr>
          <w:rStyle w:val="CommentReference"/>
          <w:rFonts w:asciiTheme="minorHAnsi" w:hAnsiTheme="minorHAnsi"/>
        </w:rPr>
        <w:commentReference w:id="41"/>
      </w:r>
    </w:p>
    <w:p w14:paraId="27407994" w14:textId="77777777" w:rsidR="00414739" w:rsidRDefault="00414739">
      <w:r>
        <w:br w:type="page"/>
      </w:r>
    </w:p>
    <w:p w14:paraId="6F84DB2F" w14:textId="77777777" w:rsidR="00BF524A" w:rsidRDefault="00414739" w:rsidP="00BF524A">
      <w:pPr>
        <w:pStyle w:val="Heading1"/>
      </w:pPr>
      <w:r>
        <w:lastRenderedPageBreak/>
        <w:t>Introduction</w:t>
      </w:r>
    </w:p>
    <w:p w14:paraId="42DF51AC" w14:textId="563BDFE3"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E1148F">
        <w:instrText xml:space="preserve"> ADDIN ZOTERO_ITEM CSL_CITATION {"citationID":"m3JL1GiW","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E1148F" w:rsidRPr="00E1148F">
        <w:rPr>
          <w:rFonts w:cs="Times New Roman"/>
        </w:rPr>
        <w:t>(1)</w:t>
      </w:r>
      <w:r w:rsidR="005B2988">
        <w:fldChar w:fldCharType="end"/>
      </w:r>
      <w:r w:rsidR="00627847">
        <w:t xml:space="preserve"> in </w:t>
      </w:r>
      <w:r w:rsidR="003512E9">
        <w:t>absorbing and emitting energy</w:t>
      </w:r>
      <w:r w:rsidR="0051683C">
        <w:t xml:space="preserve">. </w:t>
      </w:r>
      <w:r w:rsidR="00627847">
        <w:t xml:space="preserve"> </w:t>
      </w:r>
      <w:commentRangeStart w:id="42"/>
      <w:r w:rsidR="00627847">
        <w:t>Despite that</w:t>
      </w:r>
      <w:commentRangeEnd w:id="42"/>
      <w:r w:rsidR="00F8787B">
        <w:rPr>
          <w:rStyle w:val="CommentReference"/>
          <w:rFonts w:asciiTheme="minorHAnsi" w:hAnsiTheme="minorHAnsi"/>
        </w:rPr>
        <w:commentReference w:id="42"/>
      </w:r>
      <w:r w:rsidR="00627847">
        <w:t>, i</w:t>
      </w:r>
      <w:r w:rsidR="00046038">
        <w:t xml:space="preserve">t is a candidate bridge fuel </w:t>
      </w:r>
      <w:r w:rsidR="00046038" w:rsidRPr="00F8787B">
        <w:rPr>
          <w:highlight w:val="yellow"/>
        </w:rPr>
        <w:t>(ref 1)</w:t>
      </w:r>
      <w:r w:rsidR="00046038">
        <w:t xml:space="preserve"> </w:t>
      </w:r>
      <w:r w:rsidR="00941981">
        <w:t xml:space="preserve">as it burns comparatively cleaner </w:t>
      </w:r>
      <w:r w:rsidR="00046038">
        <w:t>than fossil fuels</w:t>
      </w:r>
      <w:r w:rsidR="004021BA">
        <w:t xml:space="preserve">. </w:t>
      </w:r>
      <w:r w:rsidR="00046038">
        <w:t xml:space="preserve"> </w:t>
      </w:r>
      <w:ins w:id="43" w:author="T L" w:date="2015-11-05T13:07:00Z">
        <w:r w:rsidR="00A36979">
          <w:t xml:space="preserve"> </w:t>
        </w:r>
        <w:commentRangeStart w:id="44"/>
        <w:r w:rsidR="00A36979">
          <w:t xml:space="preserve">Advancing technology </w:t>
        </w:r>
      </w:ins>
      <w:ins w:id="45" w:author="T L" w:date="2015-11-05T13:08:00Z">
        <w:r w:rsidR="00A36979">
          <w:t>is enabling this gas to be converted</w:t>
        </w:r>
      </w:ins>
      <w:ins w:id="46" w:author="T L" w:date="2015-11-05T13:07:00Z">
        <w:r w:rsidR="00A36979">
          <w:t xml:space="preserve"> to high energy density liquid fuels </w:t>
        </w:r>
      </w:ins>
      <w:ins w:id="47" w:author="T L" w:date="2015-11-05T22:19:00Z">
        <w:r w:rsidR="00941981">
          <w:t xml:space="preserve">with a lower carbon footprint </w:t>
        </w:r>
      </w:ins>
      <w:ins w:id="48" w:author="T L" w:date="2015-11-05T13:07:00Z">
        <w:r w:rsidR="00A36979">
          <w:fldChar w:fldCharType="begin"/>
        </w:r>
        <w:r w:rsidR="00A36979">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A36979" w:rsidRPr="00E1148F">
          <w:rPr>
            <w:rFonts w:cs="Times New Roman"/>
          </w:rPr>
          <w:t>(3)</w:t>
        </w:r>
        <w:r w:rsidR="00A36979">
          <w:fldChar w:fldCharType="end"/>
        </w:r>
      </w:ins>
      <w:ins w:id="49" w:author="T L" w:date="2015-11-05T13:13:00Z">
        <w:r w:rsidR="00A447FE">
          <w:t>.</w:t>
        </w:r>
      </w:ins>
      <w:ins w:id="50" w:author="T L" w:date="2015-11-05T13:08:00Z">
        <w:r w:rsidR="00A36979">
          <w:t xml:space="preserve"> </w:t>
        </w:r>
      </w:ins>
      <w:ins w:id="51" w:author="T L" w:date="2015-11-05T12:54:00Z">
        <w:r w:rsidR="00CA1420">
          <w:t xml:space="preserve">Methane is </w:t>
        </w:r>
      </w:ins>
      <w:ins w:id="52" w:author="T L" w:date="2015-11-05T13:05:00Z">
        <w:r w:rsidR="00A36979">
          <w:t>the second</w:t>
        </w:r>
      </w:ins>
      <w:ins w:id="53" w:author="T L" w:date="2015-11-05T12:54:00Z">
        <w:r w:rsidR="00CA1420">
          <w:t xml:space="preserve"> most abundant greenhouse gas after </w:t>
        </w:r>
      </w:ins>
      <w:ins w:id="54" w:author="T L" w:date="2015-11-05T13:04:00Z">
        <w:r w:rsidR="007A60D0">
          <w:t xml:space="preserve">carbon dioxide </w:t>
        </w:r>
      </w:ins>
      <w:ins w:id="55" w:author="T L" w:date="2015-11-05T13:05:00Z">
        <w:r w:rsidR="00641032">
          <w:t xml:space="preserve"> (ref) and</w:t>
        </w:r>
        <w:r w:rsidR="00A36979">
          <w:t xml:space="preserve"> is produced in the e</w:t>
        </w:r>
      </w:ins>
      <w:del w:id="56" w:author="T L" w:date="2015-10-13T15:32:00Z">
        <w:r w:rsidR="009657EA" w:rsidDel="000D63C1">
          <w:delText>Furthermore,</w:delText>
        </w:r>
      </w:del>
      <w:ins w:id="57" w:author="T L" w:date="2015-10-13T16:14:00Z">
        <w:r w:rsidR="00941981">
          <w:t>nvironment</w:t>
        </w:r>
        <w:r w:rsidR="00A36979">
          <w:t xml:space="preserve"> </w:t>
        </w:r>
      </w:ins>
      <w:ins w:id="58" w:author="T L" w:date="2015-10-13T16:15:00Z">
        <w:r w:rsidR="00815A63">
          <w:t xml:space="preserve">from biological </w:t>
        </w:r>
      </w:ins>
      <w:ins w:id="59" w:author="T L" w:date="2015-10-13T16:18:00Z">
        <w:r w:rsidR="00DB0DFC">
          <w:t xml:space="preserve">(refs) </w:t>
        </w:r>
      </w:ins>
      <w:ins w:id="60" w:author="T L" w:date="2015-10-13T16:15:00Z">
        <w:r w:rsidR="00A87FFD">
          <w:t>and non-biological</w:t>
        </w:r>
      </w:ins>
      <w:ins w:id="61" w:author="T L" w:date="2015-11-05T11:05:00Z">
        <w:r w:rsidR="00A87FFD">
          <w:t xml:space="preserve"> </w:t>
        </w:r>
      </w:ins>
      <w:ins w:id="62" w:author="T L" w:date="2015-10-13T16:12:00Z">
        <w:r w:rsidR="00815A63">
          <w:t xml:space="preserve">(refs) </w:t>
        </w:r>
      </w:ins>
      <w:ins w:id="63" w:author="T L" w:date="2015-11-05T13:06:00Z">
        <w:r w:rsidR="00A36979">
          <w:t>sources.</w:t>
        </w:r>
      </w:ins>
      <w:del w:id="64" w:author="T L" w:date="2015-10-13T16:17:00Z">
        <w:r w:rsidR="009657EA" w:rsidDel="00815A63">
          <w:delText xml:space="preserve"> </w:delText>
        </w:r>
      </w:del>
      <w:commentRangeEnd w:id="44"/>
      <w:r w:rsidR="006A665D">
        <w:rPr>
          <w:rStyle w:val="CommentReference"/>
          <w:rFonts w:asciiTheme="minorHAnsi" w:hAnsiTheme="minorHAnsi"/>
        </w:rPr>
        <w:commentReference w:id="44"/>
      </w:r>
      <w:del w:id="65" w:author="T L" w:date="2015-10-13T16:17:00Z">
        <w:r w:rsidR="009657EA" w:rsidDel="00815A63">
          <w:delText xml:space="preserve">there is growing interest in </w:delText>
        </w:r>
        <w:r w:rsidR="00DC2671" w:rsidDel="00815A63">
          <w:delText>biologically converting of</w:delText>
        </w:r>
        <w:r w:rsidR="009657EA" w:rsidDel="00815A63">
          <w:delText xml:space="preserve"> methane </w:delText>
        </w:r>
      </w:del>
      <w:del w:id="66" w:author="T L" w:date="2015-11-05T13:07:00Z">
        <w:r w:rsidR="009657EA" w:rsidDel="00A36979">
          <w:delText xml:space="preserve">to </w:delText>
        </w:r>
        <w:r w:rsidR="00DC2671" w:rsidDel="00A36979">
          <w:delText xml:space="preserve">high energy density </w:delText>
        </w:r>
        <w:r w:rsidR="009657EA" w:rsidDel="00A36979">
          <w:delText>liquid fuels</w:delText>
        </w:r>
        <w:r w:rsidR="00DC2671" w:rsidDel="00A36979">
          <w:delText xml:space="preserve"> </w:delText>
        </w:r>
        <w:r w:rsidR="00DC2671" w:rsidDel="00A36979">
          <w:fldChar w:fldCharType="begin"/>
        </w:r>
        <w:r w:rsidR="00E1148F" w:rsidDel="00A36979">
          <w:del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delInstrText>
        </w:r>
        <w:r w:rsidR="00DC2671" w:rsidDel="00A36979">
          <w:fldChar w:fldCharType="separate"/>
        </w:r>
        <w:r w:rsidR="00E1148F" w:rsidRPr="00E1148F" w:rsidDel="00A36979">
          <w:rPr>
            <w:rFonts w:cs="Times New Roman"/>
          </w:rPr>
          <w:delText>(3)</w:delText>
        </w:r>
        <w:r w:rsidR="00DC2671" w:rsidDel="00A36979">
          <w:fldChar w:fldCharType="end"/>
        </w:r>
      </w:del>
      <w:r w:rsidR="00DC2671">
        <w:t>.</w:t>
      </w:r>
      <w:r w:rsidR="009657EA">
        <w:t xml:space="preserve"> </w:t>
      </w:r>
      <w:commentRangeStart w:id="67"/>
      <w:ins w:id="68" w:author="T L" w:date="2015-10-13T16:24:00Z">
        <w:r w:rsidR="00B92236">
          <w:t>Methanogens</w:t>
        </w:r>
      </w:ins>
      <w:ins w:id="69" w:author="T L" w:date="2015-11-05T13:09:00Z">
        <w:r w:rsidR="002F7577">
          <w:t xml:space="preserve"> </w:t>
        </w:r>
      </w:ins>
      <w:ins w:id="70" w:author="T L" w:date="2015-11-05T18:00:00Z">
        <w:r w:rsidR="0084390A">
          <w:t>are the largest biological contributor</w:t>
        </w:r>
      </w:ins>
      <w:ins w:id="71" w:author="T L" w:date="2015-11-05T18:01:00Z">
        <w:r w:rsidR="0084390A">
          <w:t>s</w:t>
        </w:r>
      </w:ins>
      <w:ins w:id="72" w:author="T L" w:date="2015-11-05T18:00:00Z">
        <w:r w:rsidR="0084390A">
          <w:t xml:space="preserve"> of methane</w:t>
        </w:r>
      </w:ins>
      <w:ins w:id="73" w:author="T L" w:date="2015-11-05T18:02:00Z">
        <w:r w:rsidR="0084390A">
          <w:t xml:space="preserve">, producing about 1 Gt of methane gas per year </w:t>
        </w:r>
        <w:r w:rsidR="0084390A">
          <w:fldChar w:fldCharType="begin"/>
        </w:r>
        <w:r w:rsidR="0084390A">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84390A" w:rsidRPr="00E1148F">
          <w:rPr>
            <w:rFonts w:cs="Times New Roman"/>
          </w:rPr>
          <w:t>(4)</w:t>
        </w:r>
        <w:r w:rsidR="0084390A">
          <w:fldChar w:fldCharType="end"/>
        </w:r>
      </w:ins>
      <w:ins w:id="74" w:author="T L" w:date="2015-11-05T18:01:00Z">
        <w:r w:rsidR="0084390A">
          <w:t>. This</w:t>
        </w:r>
      </w:ins>
      <w:ins w:id="75" w:author="T L" w:date="2015-10-13T16:24:00Z">
        <w:r w:rsidR="00B92236">
          <w:t xml:space="preserve"> group of microorganisms </w:t>
        </w:r>
      </w:ins>
      <w:ins w:id="76" w:author="T L" w:date="2015-11-05T18:01:00Z">
        <w:r w:rsidR="0084390A">
          <w:t xml:space="preserve">are </w:t>
        </w:r>
      </w:ins>
      <w:ins w:id="77" w:author="T L" w:date="2015-10-13T16:24:00Z">
        <w:r w:rsidR="00B92236">
          <w:t xml:space="preserve">from the domain Archaea </w:t>
        </w:r>
      </w:ins>
      <w:ins w:id="78" w:author="T L" w:date="2015-11-05T18:01:00Z">
        <w:r w:rsidR="0084390A">
          <w:t>and t</w:t>
        </w:r>
      </w:ins>
      <w:del w:id="79" w:author="T L" w:date="2015-10-13T16:25:00Z">
        <w:r w:rsidR="0051683C" w:rsidDel="00B92236">
          <w:delText>T</w:delText>
        </w:r>
      </w:del>
      <w:del w:id="80" w:author="T L" w:date="2015-11-05T18:01:00Z">
        <w:r w:rsidR="0051683C" w:rsidDel="0084390A">
          <w:delText xml:space="preserve">he </w:delText>
        </w:r>
      </w:del>
      <w:del w:id="81" w:author="T L" w:date="2015-11-05T11:44:00Z">
        <w:r w:rsidR="0051683C" w:rsidDel="00313809">
          <w:delText>greatest</w:delText>
        </w:r>
      </w:del>
      <w:del w:id="82" w:author="T L" w:date="2015-11-05T18:00:00Z">
        <w:r w:rsidR="0051683C" w:rsidDel="0084390A">
          <w:delText xml:space="preserve"> </w:delText>
        </w:r>
        <w:r w:rsidR="008C0862" w:rsidDel="0084390A">
          <w:delText xml:space="preserve">biological </w:delText>
        </w:r>
        <w:r w:rsidR="0051683C" w:rsidDel="0084390A">
          <w:delText>contributor of methane</w:delText>
        </w:r>
      </w:del>
      <w:ins w:id="83" w:author="T L" w:date="2015-10-13T16:42:00Z">
        <w:r w:rsidR="00527D1A">
          <w:t>hey</w:t>
        </w:r>
      </w:ins>
      <w:ins w:id="84" w:author="T L" w:date="2015-10-13T16:26:00Z">
        <w:r w:rsidR="00B92236">
          <w:t xml:space="preserve"> </w:t>
        </w:r>
      </w:ins>
      <w:del w:id="85" w:author="T L" w:date="2015-10-13T16:43:00Z">
        <w:r w:rsidR="0051683C" w:rsidDel="00527D1A">
          <w:delText xml:space="preserve"> </w:delText>
        </w:r>
      </w:del>
      <w:del w:id="86" w:author="T L" w:date="2015-10-13T16:21:00Z">
        <w:r w:rsidR="0051683C" w:rsidDel="00DB0DFC">
          <w:delText xml:space="preserve">gas </w:delText>
        </w:r>
      </w:del>
      <w:del w:id="87" w:author="T L" w:date="2015-10-13T16:26:00Z">
        <w:r w:rsidR="0051683C" w:rsidDel="00B92236">
          <w:delText>is a specialized group of anaerobic microorganisms</w:delText>
        </w:r>
        <w:r w:rsidR="00940402" w:rsidDel="00B92236">
          <w:delText xml:space="preserve"> known as methanogenic </w:delText>
        </w:r>
        <w:r w:rsidR="00E90ACA" w:rsidDel="00B92236">
          <w:delText xml:space="preserve">Archaea </w:delText>
        </w:r>
        <w:r w:rsidR="00940402" w:rsidDel="00B92236">
          <w:delText>or methanogens</w:delText>
        </w:r>
        <w:r w:rsidR="008C0862" w:rsidDel="00B92236">
          <w:delText xml:space="preserve">, which </w:delText>
        </w:r>
      </w:del>
      <w:del w:id="88" w:author="T L" w:date="2015-10-13T16:43:00Z">
        <w:r w:rsidR="00941122" w:rsidDel="00527D1A">
          <w:delText>produce</w:delText>
        </w:r>
        <w:r w:rsidR="00535032" w:rsidDel="00527D1A">
          <w:delText xml:space="preserve"> about 1 </w:delText>
        </w:r>
        <w:r w:rsidR="00571C2A" w:rsidDel="00527D1A">
          <w:delText xml:space="preserve">Gt </w:delText>
        </w:r>
        <w:r w:rsidR="00535032" w:rsidDel="00527D1A">
          <w:delText>of methane</w:delText>
        </w:r>
        <w:r w:rsidR="00940402" w:rsidDel="00527D1A">
          <w:delText xml:space="preserve"> gas</w:delText>
        </w:r>
        <w:r w:rsidR="00535032" w:rsidDel="00527D1A">
          <w:delText xml:space="preserve"> per year</w:delText>
        </w:r>
        <w:r w:rsidR="008C0862" w:rsidDel="00527D1A">
          <w:delText xml:space="preserve"> </w:delText>
        </w:r>
      </w:del>
      <w:del w:id="89" w:author="T L" w:date="2015-10-13T16:27:00Z">
        <w:r w:rsidR="008C0862" w:rsidDel="00B92236">
          <w:delText>through their metabolic activity</w:delText>
        </w:r>
      </w:del>
      <w:del w:id="90" w:author="T L" w:date="2015-10-13T16:43:00Z">
        <w:r w:rsidR="00915E11" w:rsidDel="00527D1A">
          <w:delText xml:space="preserve"> </w:delText>
        </w:r>
        <w:r w:rsidR="00915E11" w:rsidDel="00527D1A">
          <w:fldChar w:fldCharType="begin"/>
        </w:r>
        <w:r w:rsidR="00E1148F" w:rsidDel="00527D1A">
          <w:del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delInstrText>
        </w:r>
        <w:r w:rsidR="00915E11" w:rsidDel="00527D1A">
          <w:fldChar w:fldCharType="separate"/>
        </w:r>
        <w:r w:rsidR="00E1148F" w:rsidRPr="00E1148F" w:rsidDel="00527D1A">
          <w:rPr>
            <w:rFonts w:cs="Times New Roman"/>
          </w:rPr>
          <w:delText>(4)</w:delText>
        </w:r>
        <w:r w:rsidR="00915E11" w:rsidDel="00527D1A">
          <w:fldChar w:fldCharType="end"/>
        </w:r>
      </w:del>
      <w:ins w:id="91" w:author="T L" w:date="2015-10-13T16:43:00Z">
        <w:r w:rsidR="00527D1A">
          <w:t>grow</w:t>
        </w:r>
      </w:ins>
      <w:ins w:id="92" w:author="T L" w:date="2015-10-13T16:36:00Z">
        <w:r w:rsidR="00F14A7D">
          <w:t xml:space="preserve"> on carbon dioxide or one or two carbon comp</w:t>
        </w:r>
      </w:ins>
      <w:ins w:id="93" w:author="T L" w:date="2015-11-05T13:10:00Z">
        <w:r w:rsidR="002F7577">
          <w:t>o</w:t>
        </w:r>
      </w:ins>
      <w:ins w:id="94" w:author="T L" w:date="2015-10-13T16:36:00Z">
        <w:r w:rsidR="00F14A7D">
          <w:t xml:space="preserve">unds </w:t>
        </w:r>
      </w:ins>
      <w:ins w:id="95" w:author="T L" w:date="2015-10-13T16:45:00Z">
        <w:r w:rsidR="00527D1A">
          <w:fldChar w:fldCharType="begin"/>
        </w:r>
        <w:r w:rsidR="00527D1A">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527D1A" w:rsidRPr="00E1148F">
          <w:rPr>
            <w:rFonts w:cs="Times New Roman"/>
          </w:rPr>
          <w:t>(5, 6)</w:t>
        </w:r>
        <w:r w:rsidR="00527D1A">
          <w:fldChar w:fldCharType="end"/>
        </w:r>
        <w:r w:rsidR="00527D1A">
          <w:t xml:space="preserve"> </w:t>
        </w:r>
      </w:ins>
      <w:ins w:id="96" w:author="T L" w:date="2015-11-05T13:11:00Z">
        <w:r w:rsidR="002F7577">
          <w:t xml:space="preserve">using enzymes containing </w:t>
        </w:r>
        <w:r w:rsidR="00941981">
          <w:t>unique biological co-factors (Sh</w:t>
        </w:r>
        <w:r w:rsidR="002F7577">
          <w:t>ima ref)</w:t>
        </w:r>
      </w:ins>
      <w:del w:id="97" w:author="T L" w:date="2015-10-13T16:41:00Z">
        <w:r w:rsidR="00940402" w:rsidDel="00F14A7D">
          <w:delText>.</w:delText>
        </w:r>
        <w:r w:rsidR="00073EBE" w:rsidDel="00F14A7D">
          <w:delText xml:space="preserve"> </w:delText>
        </w:r>
      </w:del>
      <w:del w:id="98" w:author="T L" w:date="2015-10-13T16:27:00Z">
        <w:r w:rsidR="00073EBE" w:rsidDel="00552DFC">
          <w:delText xml:space="preserve">Methanogens </w:delText>
        </w:r>
      </w:del>
      <w:del w:id="99" w:author="T L" w:date="2015-10-13T16:41:00Z">
        <w:r w:rsidR="00073EBE" w:rsidDel="00F14A7D">
          <w:delText>employ unusual</w:delText>
        </w:r>
      </w:del>
      <w:del w:id="100" w:author="T L" w:date="2015-11-05T18:02:00Z">
        <w:r w:rsidR="00073EBE" w:rsidDel="0084390A">
          <w:delText xml:space="preserve"> </w:delText>
        </w:r>
      </w:del>
      <w:del w:id="101" w:author="T L" w:date="2015-10-13T16:41:00Z">
        <w:r w:rsidR="00073EBE" w:rsidDel="00F14A7D">
          <w:delText>metabolic pathways with biologically unique cofactors</w:delText>
        </w:r>
        <w:r w:rsidR="0078784F" w:rsidDel="00F14A7D">
          <w:delText xml:space="preserve"> and enzymes </w:delText>
        </w:r>
        <w:r w:rsidR="00073EBE" w:rsidDel="00F14A7D">
          <w:delText>to produce methane from 1-C or 2-C  carbon sources</w:delText>
        </w:r>
        <w:r w:rsidR="0078784F" w:rsidDel="00F14A7D">
          <w:delText xml:space="preserve"> </w:delText>
        </w:r>
      </w:del>
      <w:del w:id="102" w:author="T L" w:date="2015-10-13T16:45:00Z">
        <w:r w:rsidR="0078784F" w:rsidDel="00527D1A">
          <w:fldChar w:fldCharType="begin"/>
        </w:r>
        <w:r w:rsidR="00E1148F" w:rsidDel="00527D1A">
          <w:del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delInstrText>
        </w:r>
        <w:r w:rsidR="0078784F" w:rsidDel="00527D1A">
          <w:fldChar w:fldCharType="separate"/>
        </w:r>
        <w:r w:rsidR="00E1148F" w:rsidRPr="00E1148F" w:rsidDel="00527D1A">
          <w:rPr>
            <w:rFonts w:cs="Times New Roman"/>
          </w:rPr>
          <w:delText>(5, 6)</w:delText>
        </w:r>
        <w:r w:rsidR="0078784F" w:rsidDel="00527D1A">
          <w:fldChar w:fldCharType="end"/>
        </w:r>
      </w:del>
      <w:r w:rsidR="00073EBE">
        <w:t xml:space="preserve">. </w:t>
      </w:r>
      <w:del w:id="103" w:author="T L" w:date="2015-10-13T16:28:00Z">
        <w:r w:rsidR="00073EBE" w:rsidDel="00552DFC">
          <w:delText xml:space="preserve">Studying </w:delText>
        </w:r>
      </w:del>
      <w:del w:id="104" w:author="T L" w:date="2015-11-05T13:12:00Z">
        <w:r w:rsidR="00073EBE" w:rsidDel="002F7577">
          <w:delText xml:space="preserve">methanogenesis </w:delText>
        </w:r>
      </w:del>
      <w:del w:id="105" w:author="T L" w:date="2015-10-13T16:28:00Z">
        <w:r w:rsidR="00073EBE" w:rsidDel="00552DFC">
          <w:delText>gives us a window through which we can better understand these organisms</w:delText>
        </w:r>
      </w:del>
      <w:del w:id="106" w:author="T L" w:date="2015-10-13T16:35:00Z">
        <w:r w:rsidR="00073EBE" w:rsidDel="00F14A7D">
          <w:delText xml:space="preserve"> and learn ways </w:delText>
        </w:r>
      </w:del>
      <w:del w:id="107" w:author="T L" w:date="2015-11-05T13:12:00Z">
        <w:r w:rsidR="00073EBE" w:rsidDel="002F7577">
          <w:delText xml:space="preserve">to metabolically engineer them to enhance methane production or produce commodity chemicals. </w:delText>
        </w:r>
      </w:del>
      <w:commentRangeEnd w:id="67"/>
      <w:r w:rsidR="006A665D">
        <w:rPr>
          <w:rStyle w:val="CommentReference"/>
          <w:rFonts w:asciiTheme="minorHAnsi" w:hAnsiTheme="minorHAnsi"/>
        </w:rPr>
        <w:commentReference w:id="67"/>
      </w:r>
    </w:p>
    <w:p w14:paraId="179584D6" w14:textId="1880B4F0" w:rsidR="005119EB" w:rsidRDefault="00C510BA" w:rsidP="00586344">
      <w:pPr>
        <w:spacing w:line="480" w:lineRule="auto"/>
        <w:rPr>
          <w:ins w:id="108" w:author="T L" w:date="2015-10-15T12:21:00Z"/>
        </w:rPr>
      </w:pPr>
      <w:r>
        <w:t>Though</w:t>
      </w:r>
      <w:ins w:id="109" w:author="T L" w:date="2015-10-13T16:46:00Z">
        <w:r w:rsidR="00527D1A">
          <w:t xml:space="preserve"> phylogenetically and metabolically </w:t>
        </w:r>
      </w:ins>
      <w:del w:id="110" w:author="T L" w:date="2015-10-13T16:46:00Z">
        <w:r w:rsidDel="00527D1A">
          <w:delText xml:space="preserve"> </w:delText>
        </w:r>
      </w:del>
      <w:r>
        <w:t xml:space="preserve">diverse, </w:t>
      </w:r>
      <w:r w:rsidR="00073EBE">
        <w:t>methanogens</w:t>
      </w:r>
      <w:r>
        <w:t xml:space="preserve"> </w:t>
      </w:r>
      <w:del w:id="111" w:author="T L" w:date="2015-10-15T11:20:00Z">
        <w:r w:rsidDel="00555D72">
          <w:delText>can be</w:delText>
        </w:r>
      </w:del>
      <w:ins w:id="112" w:author="T L" w:date="2015-10-15T11:20:00Z">
        <w:r w:rsidR="00555D72">
          <w:t>are</w:t>
        </w:r>
      </w:ins>
      <w:r w:rsidR="0034629A">
        <w:t xml:space="preserve"> </w:t>
      </w:r>
      <w:r w:rsidR="00940402">
        <w:t xml:space="preserve">separated </w:t>
      </w:r>
      <w:r w:rsidR="0034629A">
        <w:t xml:space="preserve">into two </w:t>
      </w:r>
      <w:del w:id="113" w:author="T L" w:date="2015-10-15T11:21:00Z">
        <w:r w:rsidR="003153D3" w:rsidDel="00555D72">
          <w:delText xml:space="preserve">main </w:delText>
        </w:r>
      </w:del>
      <w:r w:rsidR="0034629A">
        <w:t>groups based on the presence o</w:t>
      </w:r>
      <w:r w:rsidR="00D74FA7">
        <w:t>r</w:t>
      </w:r>
      <w:r w:rsidR="0034629A">
        <w:t xml:space="preserve"> absence of cytochromes </w:t>
      </w:r>
      <w:r w:rsidR="0028794B">
        <w:fldChar w:fldCharType="begin"/>
      </w:r>
      <w:r w:rsidR="00E1148F">
        <w:instrText xml:space="preserve"> ADDIN ZOTERO_ITEM CSL_CITATION {"citationID":"151lc0u959","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E1148F" w:rsidRPr="00E1148F">
        <w:rPr>
          <w:rFonts w:cs="Times New Roman"/>
        </w:rPr>
        <w:t>(4)</w:t>
      </w:r>
      <w:r w:rsidR="0028794B">
        <w:fldChar w:fldCharType="end"/>
      </w:r>
      <w:r w:rsidR="0034629A">
        <w:t xml:space="preserve">. </w:t>
      </w:r>
      <w:del w:id="114" w:author="T L" w:date="2015-10-13T16:47:00Z">
        <w:r w:rsidR="003153D3" w:rsidDel="00527D1A">
          <w:delText>Metabolically, t</w:delText>
        </w:r>
      </w:del>
      <w:ins w:id="115" w:author="T L" w:date="2015-10-13T16:47:00Z">
        <w:r w:rsidR="00527D1A">
          <w:t>T</w:t>
        </w:r>
      </w:ins>
      <w:r w:rsidR="0034629A">
        <w:t>he cytochrome</w:t>
      </w:r>
      <w:r>
        <w:t>-</w:t>
      </w:r>
      <w:r w:rsidR="009C4505">
        <w:t>lacking</w:t>
      </w:r>
      <w:r w:rsidR="0034629A">
        <w:t xml:space="preserve"> methanogens </w:t>
      </w:r>
      <w:r w:rsidR="009C4505">
        <w:t xml:space="preserve">have a narrow substrate range </w:t>
      </w:r>
      <w:del w:id="116" w:author="T L" w:date="2015-10-13T16:47:00Z">
        <w:r w:rsidR="009C4505" w:rsidDel="00527D1A">
          <w:delText>limited to</w:delText>
        </w:r>
      </w:del>
      <w:ins w:id="117" w:author="T L" w:date="2015-10-13T16:47:00Z">
        <w:r w:rsidR="00527D1A">
          <w:t>of</w:t>
        </w:r>
      </w:ins>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ins w:id="118" w:author="T L" w:date="2015-10-14T12:36:00Z">
        <w:r w:rsidR="00B552F6">
          <w:t xml:space="preserve"> (Kyle’s ref)</w:t>
        </w:r>
      </w:ins>
      <w:r w:rsidR="009C4505">
        <w:t xml:space="preserve">; </w:t>
      </w:r>
      <w:del w:id="119" w:author="T L" w:date="2015-10-13T16:47:00Z">
        <w:r w:rsidR="009C4505" w:rsidDel="00527D1A">
          <w:delText xml:space="preserve">hence </w:delText>
        </w:r>
      </w:del>
      <w:r w:rsidR="009C4505">
        <w:t xml:space="preserve">they are </w:t>
      </w:r>
      <w:ins w:id="120" w:author="T L" w:date="2015-10-15T11:21:00Z">
        <w:r w:rsidR="00555D72">
          <w:t>sometimes</w:t>
        </w:r>
      </w:ins>
      <w:ins w:id="121" w:author="T L" w:date="2015-10-13T16:47:00Z">
        <w:r w:rsidR="00527D1A">
          <w:t xml:space="preserve"> referred to as </w:t>
        </w:r>
      </w:ins>
      <w:del w:id="122" w:author="T L" w:date="2015-10-13T16:48:00Z">
        <w:r w:rsidR="009C4505" w:rsidDel="00527D1A">
          <w:delText xml:space="preserve">known as </w:delText>
        </w:r>
      </w:del>
      <w:r w:rsidR="009C4505">
        <w:t xml:space="preserve">hydrogenotrophic methanogens. </w:t>
      </w:r>
      <w:ins w:id="123" w:author="T L" w:date="2015-11-05T22:22:00Z">
        <w:r w:rsidR="00F339FC">
          <w:t>In</w:t>
        </w:r>
      </w:ins>
      <w:del w:id="124" w:author="T L" w:date="2015-11-05T22:22:00Z">
        <w:r w:rsidR="009C4505" w:rsidDel="00F339FC">
          <w:delText>By</w:delText>
        </w:r>
      </w:del>
      <w:r w:rsidR="009C4505">
        <w:t xml:space="preserve"> contrast, </w:t>
      </w:r>
      <w:del w:id="125" w:author="T L" w:date="2015-10-13T16:48:00Z">
        <w:r w:rsidR="009C4505" w:rsidDel="00F45C05">
          <w:delText xml:space="preserve">methanogens with </w:delText>
        </w:r>
      </w:del>
      <w:r w:rsidR="009C4505">
        <w:t>cytochrome</w:t>
      </w:r>
      <w:ins w:id="126" w:author="T L" w:date="2015-10-13T16:48:00Z">
        <w:r w:rsidR="00F45C05">
          <w:t>-</w:t>
        </w:r>
        <w:r w:rsidR="00F45C05">
          <w:lastRenderedPageBreak/>
          <w:t xml:space="preserve">containing </w:t>
        </w:r>
      </w:ins>
      <w:ins w:id="127" w:author="T L" w:date="2015-10-13T16:49:00Z">
        <w:r w:rsidR="00F45C05">
          <w:t xml:space="preserve">(or methylotropic) </w:t>
        </w:r>
      </w:ins>
      <w:ins w:id="128" w:author="T L" w:date="2015-10-13T16:48:00Z">
        <w:r w:rsidR="00F45C05">
          <w:t xml:space="preserve">methanogens </w:t>
        </w:r>
      </w:ins>
      <w:del w:id="129" w:author="T L" w:date="2015-10-13T16:48:00Z">
        <w:r w:rsidR="009C4505" w:rsidDel="00F45C05">
          <w:delText>s</w:delText>
        </w:r>
      </w:del>
      <w:r w:rsidR="009C4505">
        <w:t xml:space="preserve"> </w:t>
      </w:r>
      <w:r w:rsidR="003153D3">
        <w:t>utilize acetate</w:t>
      </w:r>
      <w:r>
        <w:t xml:space="preserve"> and</w:t>
      </w:r>
      <w:r w:rsidR="003153D3">
        <w:t xml:space="preserve"> methylated compounds for methanogenic growth </w:t>
      </w:r>
      <w:del w:id="130" w:author="T L" w:date="2015-10-15T11:22:00Z">
        <w:r w:rsidR="00073EBE" w:rsidDel="003E4220">
          <w:delText>and</w:delText>
        </w:r>
        <w:r w:rsidR="001E4B82" w:rsidDel="003E4220">
          <w:delText xml:space="preserve"> </w:delText>
        </w:r>
      </w:del>
      <w:ins w:id="131" w:author="T L" w:date="2015-10-15T11:22:00Z">
        <w:r w:rsidR="003E4220">
          <w:t xml:space="preserve">with </w:t>
        </w:r>
      </w:ins>
      <w:r w:rsidR="001E4B82">
        <w:t>a minority</w:t>
      </w:r>
      <w:r w:rsidR="00073EBE">
        <w:t xml:space="preserve"> </w:t>
      </w:r>
      <w:del w:id="132" w:author="T L" w:date="2015-10-15T11:22:00Z">
        <w:r w:rsidR="001E4B82" w:rsidDel="003E4220">
          <w:delText xml:space="preserve">can </w:delText>
        </w:r>
      </w:del>
      <w:r w:rsidR="001E4B82">
        <w:t>also</w:t>
      </w:r>
      <w:r w:rsidR="00073EBE">
        <w:t xml:space="preserve"> </w:t>
      </w:r>
      <w:ins w:id="133" w:author="T L" w:date="2015-10-15T11:22:00Z">
        <w:r w:rsidR="003E4220">
          <w:t xml:space="preserve">being able to </w:t>
        </w:r>
      </w:ins>
      <w:r w:rsidR="009F74B8">
        <w:t xml:space="preserve">grow </w:t>
      </w:r>
      <w:del w:id="134" w:author="T L" w:date="2015-10-15T11:22:00Z">
        <w:r w:rsidR="009F74B8" w:rsidDel="003E4220">
          <w:delText xml:space="preserve">using </w:delText>
        </w:r>
        <w:r w:rsidR="00073EBE" w:rsidDel="003E4220">
          <w:delText>H</w:delText>
        </w:r>
        <w:r w:rsidR="00073EBE" w:rsidRPr="009F74B8" w:rsidDel="003E4220">
          <w:rPr>
            <w:vertAlign w:val="subscript"/>
          </w:rPr>
          <w:delText>2</w:delText>
        </w:r>
        <w:r w:rsidR="00073EBE" w:rsidDel="003E4220">
          <w:delText xml:space="preserve"> and CO</w:delText>
        </w:r>
        <w:r w:rsidR="00073EBE" w:rsidRPr="009F74B8" w:rsidDel="003E4220">
          <w:rPr>
            <w:vertAlign w:val="subscript"/>
          </w:rPr>
          <w:delText>2</w:delText>
        </w:r>
      </w:del>
      <w:ins w:id="135" w:author="T L" w:date="2015-10-15T11:22:00Z">
        <w:r w:rsidR="003E4220">
          <w:t>hydrogrenotrophically</w:t>
        </w:r>
      </w:ins>
      <w:del w:id="136" w:author="T L" w:date="2015-10-13T16:49:00Z">
        <w:r w:rsidR="00EB0A45" w:rsidDel="00F45C05">
          <w:delText>; they are know</w:delText>
        </w:r>
        <w:r w:rsidR="00571211" w:rsidDel="00F45C05">
          <w:delText>n as methylotrophic methanogens</w:delText>
        </w:r>
      </w:del>
      <w:r w:rsidR="00571211">
        <w:t xml:space="preserve">. </w:t>
      </w:r>
      <w:del w:id="137" w:author="T L" w:date="2015-10-13T16:49:00Z">
        <w:r w:rsidR="00A57176" w:rsidDel="00314946">
          <w:delText xml:space="preserve">Although </w:delText>
        </w:r>
      </w:del>
      <w:ins w:id="138" w:author="T L" w:date="2015-10-13T16:50:00Z">
        <w:r w:rsidR="00314946">
          <w:t>B</w:t>
        </w:r>
      </w:ins>
      <w:del w:id="139" w:author="T L" w:date="2015-10-13T16:50:00Z">
        <w:r w:rsidR="00A57176" w:rsidDel="00314946">
          <w:delText>b</w:delText>
        </w:r>
      </w:del>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ins w:id="140" w:author="T L" w:date="2015-10-13T17:46:00Z">
        <w:r w:rsidR="00D03A1C">
          <w:t xml:space="preserve"> as well as one universally conserved membrane bound </w:t>
        </w:r>
      </w:ins>
      <w:ins w:id="141" w:author="T L" w:date="2015-10-15T11:48:00Z">
        <w:r w:rsidR="00B11429">
          <w:t xml:space="preserve">energy </w:t>
        </w:r>
      </w:ins>
      <w:ins w:id="142" w:author="T L" w:date="2015-10-13T17:46:00Z">
        <w:r w:rsidR="00D03A1C">
          <w:t>conservation site (Mtr)</w:t>
        </w:r>
      </w:ins>
      <w:r w:rsidR="00A57176">
        <w:t xml:space="preserve">, </w:t>
      </w:r>
      <w:ins w:id="143" w:author="T L" w:date="2015-10-13T16:50:00Z">
        <w:r w:rsidR="00314946">
          <w:t xml:space="preserve">but </w:t>
        </w:r>
      </w:ins>
      <w:del w:id="144" w:author="T L" w:date="2015-10-13T17:47:00Z">
        <w:r w:rsidR="00A57176" w:rsidDel="00D03A1C">
          <w:delText>they vary in the</w:delText>
        </w:r>
        <w:r w:rsidR="00E36E6C" w:rsidDel="00D03A1C">
          <w:delText>ir energy conservation approaches due to disparities in the</w:delText>
        </w:r>
        <w:r w:rsidR="00A57176" w:rsidDel="00D03A1C">
          <w:delText xml:space="preserve"> number o</w:delText>
        </w:r>
        <w:r w:rsidR="001E4B82" w:rsidDel="00D03A1C">
          <w:delText>f coupling sites for generating</w:delText>
        </w:r>
        <w:r w:rsidR="00E36E6C" w:rsidDel="00D03A1C">
          <w:delText xml:space="preserve"> ion</w:delText>
        </w:r>
        <w:r w:rsidR="00A57176" w:rsidDel="00D03A1C">
          <w:delText xml:space="preserve"> gradient</w:delText>
        </w:r>
        <w:r w:rsidR="001E4B82" w:rsidDel="00D03A1C">
          <w:delText>s</w:delText>
        </w:r>
      </w:del>
      <w:ins w:id="145" w:author="T L" w:date="2015-10-13T17:47:00Z">
        <w:r w:rsidR="00D03A1C">
          <w:t xml:space="preserve">they </w:t>
        </w:r>
      </w:ins>
      <w:ins w:id="146" w:author="T L" w:date="2015-10-15T11:49:00Z">
        <w:r w:rsidR="00F47CF8">
          <w:t xml:space="preserve">also possess </w:t>
        </w:r>
      </w:ins>
      <w:ins w:id="147" w:author="T L" w:date="2015-11-05T22:26:00Z">
        <w:r w:rsidR="00021362">
          <w:t>additional differing</w:t>
        </w:r>
      </w:ins>
      <w:ins w:id="148" w:author="T L" w:date="2015-10-15T11:49:00Z">
        <w:r w:rsidR="00F47CF8">
          <w:t xml:space="preserve"> modes of energy conversation</w:t>
        </w:r>
      </w:ins>
      <w:ins w:id="149" w:author="T L" w:date="2015-11-05T13:15:00Z">
        <w:r w:rsidR="00966787">
          <w:t>.</w:t>
        </w:r>
      </w:ins>
      <w:del w:id="150" w:author="T L" w:date="2015-11-05T13:15:00Z">
        <w:r w:rsidR="00DC2671" w:rsidDel="00966787">
          <w:delText>.</w:delText>
        </w:r>
      </w:del>
      <w:r w:rsidR="00CA15A3">
        <w:t xml:space="preserve"> </w:t>
      </w:r>
    </w:p>
    <w:p w14:paraId="7942A71A" w14:textId="56F11137" w:rsidR="00A31547" w:rsidRDefault="00A31547" w:rsidP="00586344">
      <w:pPr>
        <w:spacing w:line="480" w:lineRule="auto"/>
        <w:rPr>
          <w:ins w:id="151" w:author="T L" w:date="2015-10-15T11:48:00Z"/>
        </w:rPr>
      </w:pPr>
      <w:ins w:id="152" w:author="T L" w:date="2015-10-15T12:21:00Z">
        <w:r>
          <w:t xml:space="preserve">In the last step of methylotrophic methanogenesis, a traditional membrane-bound electron transport via cytochromes serves as the mechanism of energy conservation. </w:t>
        </w:r>
      </w:ins>
      <w:ins w:id="153" w:author="T L" w:date="2015-10-15T12:29:00Z">
        <w:r>
          <w:t xml:space="preserve">Reducing equivalents are transferred to </w:t>
        </w:r>
      </w:ins>
      <w:ins w:id="154" w:author="T L" w:date="2015-10-15T12:21:00Z">
        <w:r>
          <w:t xml:space="preserve">a membrane bound heterodisulfide complex </w:t>
        </w:r>
      </w:ins>
      <w:ins w:id="155" w:author="T L" w:date="2015-10-15T12:29:00Z">
        <w:r>
          <w:t xml:space="preserve">via cytochromes or methanophenazine </w:t>
        </w:r>
      </w:ins>
      <w:ins w:id="156" w:author="T L" w:date="2015-10-15T12:30:00Z">
        <w:r w:rsidR="00351533">
          <w:t xml:space="preserve">resulting in the </w:t>
        </w:r>
      </w:ins>
      <w:ins w:id="157" w:author="T L" w:date="2015-10-15T12:21:00Z">
        <w:r>
          <w:t xml:space="preserve">generation of an ion </w:t>
        </w:r>
        <w:r w:rsidRPr="000F6195">
          <w:t>gradient</w:t>
        </w:r>
      </w:ins>
      <w:ins w:id="158" w:author="T L" w:date="2015-10-15T13:27:00Z">
        <w:r w:rsidR="00214692">
          <w:t xml:space="preserve"> for ATP synthesis</w:t>
        </w:r>
      </w:ins>
      <w:ins w:id="159" w:author="T L" w:date="2015-10-15T12:21:00Z">
        <w:r>
          <w:t xml:space="preserve"> </w:t>
        </w:r>
        <w:r w:rsidRPr="000F6195">
          <w:fldChar w:fldCharType="begin"/>
        </w:r>
        <w:r>
          <w:instrText xml:space="preserve"> ADDIN ZOTERO_ITEM CSL_CITATION {"citationID":"veuoOLSI","properties":{"formattedCitation":"(4, 7)","plainCitation":"(4, 7)"},"citationItems":[{"id":366,"uris":["http://zotero.org/users/2565720/items/HQ625M4X"],"uri":["http://zotero.org/users/2565720/items/HQ625M4X"],"itemData":{"id":366,"type":"article-journal","title":"Purification of a cytochrome b containing H2:heterodisulfide oxidoreductase complex from membranes of Methanosarcina barkeri","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Pr="007A2B72">
          <w:rPr>
            <w:rFonts w:cs="Times New Roman"/>
          </w:rPr>
          <w:t>(4, 7)</w:t>
        </w:r>
        <w:r w:rsidRPr="000F6195">
          <w:fldChar w:fldCharType="end"/>
        </w:r>
        <w:r w:rsidRPr="000F6195">
          <w:t>.</w:t>
        </w:r>
      </w:ins>
    </w:p>
    <w:p w14:paraId="3F663E8A" w14:textId="53B58954" w:rsidR="00073EBE" w:rsidRDefault="00B11429" w:rsidP="00586344">
      <w:pPr>
        <w:spacing w:line="480" w:lineRule="auto"/>
      </w:pPr>
      <w:ins w:id="160" w:author="T L" w:date="2015-10-15T11:48:00Z">
        <w:r>
          <w:t>In hydrogenotrophi</w:t>
        </w:r>
        <w:r w:rsidR="00F47CF8">
          <w:t xml:space="preserve">c methanogenesis, </w:t>
        </w:r>
      </w:ins>
      <w:ins w:id="161" w:author="T L" w:date="2015-11-05T13:16:00Z">
        <w:r w:rsidR="00966787">
          <w:t xml:space="preserve">however, </w:t>
        </w:r>
      </w:ins>
      <w:ins w:id="162" w:author="T L" w:date="2015-10-15T13:27:00Z">
        <w:r w:rsidR="00214692">
          <w:t xml:space="preserve">energy is conserved via </w:t>
        </w:r>
      </w:ins>
      <w:ins w:id="163" w:author="T L" w:date="2015-10-15T11:53:00Z">
        <w:r w:rsidR="00F47CF8">
          <w:t xml:space="preserve">flavin-linked </w:t>
        </w:r>
      </w:ins>
      <w:ins w:id="164" w:author="T L" w:date="2015-10-15T11:48:00Z">
        <w:r w:rsidR="00F47CF8">
          <w:t xml:space="preserve">electron-bifurcation </w:t>
        </w:r>
      </w:ins>
      <w:ins w:id="165" w:author="T L" w:date="2015-10-15T13:29:00Z">
        <w:r w:rsidR="00214692">
          <w:t xml:space="preserve"> (ref) </w:t>
        </w:r>
      </w:ins>
      <w:ins w:id="166" w:author="T L" w:date="2015-10-15T11:48:00Z">
        <w:r w:rsidR="00941ECA">
          <w:t>in lieu of chemiosmosis</w:t>
        </w:r>
      </w:ins>
      <w:ins w:id="167" w:author="T L" w:date="2015-10-15T11:53:00Z">
        <w:r w:rsidR="00F47CF8">
          <w:t>.</w:t>
        </w:r>
      </w:ins>
      <w:ins w:id="168" w:author="T L" w:date="2015-10-15T12:03:00Z">
        <w:r w:rsidR="00AC43A6">
          <w:t xml:space="preserve"> Without cytochromes, these organisms </w:t>
        </w:r>
      </w:ins>
      <w:ins w:id="169" w:author="T L" w:date="2015-11-06T13:48:00Z">
        <w:r w:rsidR="00681980">
          <w:t>use the energy</w:t>
        </w:r>
      </w:ins>
      <w:ins w:id="170" w:author="T L" w:date="2015-10-15T12:04:00Z">
        <w:r w:rsidR="00AC43A6">
          <w:t xml:space="preserve"> of an energetically exergonic </w:t>
        </w:r>
      </w:ins>
      <w:ins w:id="171" w:author="T L" w:date="2015-10-15T13:31:00Z">
        <w:r w:rsidR="00214692">
          <w:t>heterodisulfide reduction to</w:t>
        </w:r>
      </w:ins>
      <w:ins w:id="172" w:author="T L" w:date="2015-11-06T13:46:00Z">
        <w:r w:rsidR="00F9540D">
          <w:t xml:space="preserve"> drive</w:t>
        </w:r>
      </w:ins>
      <w:ins w:id="173" w:author="T L" w:date="2015-10-15T13:31:00Z">
        <w:r w:rsidR="00214692">
          <w:t xml:space="preserve"> the endergonic r</w:t>
        </w:r>
      </w:ins>
      <w:ins w:id="174" w:author="T L" w:date="2015-11-05T22:27:00Z">
        <w:r w:rsidR="00021362">
          <w:t>eductio</w:t>
        </w:r>
      </w:ins>
      <w:ins w:id="175" w:author="T L" w:date="2015-11-06T11:25:00Z">
        <w:r w:rsidR="003F2775">
          <w:t>n</w:t>
        </w:r>
      </w:ins>
      <w:ins w:id="176" w:author="T L" w:date="2015-10-15T13:31:00Z">
        <w:r w:rsidR="00214692">
          <w:t xml:space="preserve"> of </w:t>
        </w:r>
      </w:ins>
      <w:ins w:id="177" w:author="T L" w:date="2015-10-15T13:32:00Z">
        <w:r w:rsidR="00214692">
          <w:t xml:space="preserve">the ferredoxin associated with the </w:t>
        </w:r>
      </w:ins>
      <w:ins w:id="178" w:author="T L" w:date="2015-10-15T13:33:00Z">
        <w:r w:rsidR="00FD7D2E">
          <w:t>first ste</w:t>
        </w:r>
        <w:r w:rsidR="00941ECA">
          <w:t>p of carbon dioxide reduction (Fwd).</w:t>
        </w:r>
      </w:ins>
      <w:ins w:id="179" w:author="T L" w:date="2015-11-05T18:05:00Z">
        <w:r w:rsidR="00E362C0">
          <w:t xml:space="preserve"> </w:t>
        </w:r>
      </w:ins>
      <w:ins w:id="180" w:author="T L" w:date="2015-11-06T12:06:00Z">
        <w:r w:rsidR="00EF2C48">
          <w:t>Donor electrons from hydrogen or formate</w:t>
        </w:r>
      </w:ins>
      <w:ins w:id="181" w:author="T L" w:date="2015-11-06T12:07:00Z">
        <w:r w:rsidR="00EF2C48">
          <w:t xml:space="preserve"> oxidation</w:t>
        </w:r>
      </w:ins>
      <w:ins w:id="182" w:author="T L" w:date="2015-11-06T12:06:00Z">
        <w:r w:rsidR="00EF2C48">
          <w:t xml:space="preserve"> </w:t>
        </w:r>
      </w:ins>
      <w:ins w:id="183" w:author="T L" w:date="2015-11-06T11:30:00Z">
        <w:r w:rsidR="003F2775">
          <w:t xml:space="preserve">bifurcate at the </w:t>
        </w:r>
      </w:ins>
      <w:ins w:id="184" w:author="T L" w:date="2015-11-05T18:07:00Z">
        <w:r w:rsidR="003F2775">
          <w:t>flavin containing subunit A</w:t>
        </w:r>
        <w:r w:rsidR="00E362C0">
          <w:t xml:space="preserve"> of the heterodisulfide reductase </w:t>
        </w:r>
      </w:ins>
      <w:ins w:id="185" w:author="T L" w:date="2015-11-05T18:12:00Z">
        <w:r w:rsidR="00F819FC">
          <w:t xml:space="preserve">to the high and low potential paths of heterodisulfide and ferredoxin </w:t>
        </w:r>
      </w:ins>
      <w:ins w:id="186" w:author="T L" w:date="2015-11-05T22:28:00Z">
        <w:r w:rsidR="00021362">
          <w:t xml:space="preserve">reduction </w:t>
        </w:r>
      </w:ins>
      <w:ins w:id="187" w:author="T L" w:date="2015-11-05T18:12:00Z">
        <w:r w:rsidR="00F819FC">
          <w:t>respectively (ref).</w:t>
        </w:r>
      </w:ins>
      <w:ins w:id="188" w:author="T L" w:date="2015-10-15T13:33:00Z">
        <w:r w:rsidR="00941ECA">
          <w:t xml:space="preserve">  Thus, the last </w:t>
        </w:r>
      </w:ins>
      <w:ins w:id="189" w:author="T L" w:date="2015-11-05T22:28:00Z">
        <w:r w:rsidR="00021362">
          <w:t xml:space="preserve">exergonic </w:t>
        </w:r>
      </w:ins>
      <w:ins w:id="190" w:author="T L" w:date="2015-10-15T13:33:00Z">
        <w:r w:rsidR="00941ECA">
          <w:t xml:space="preserve">methanogenic step drives the first </w:t>
        </w:r>
      </w:ins>
      <w:ins w:id="191" w:author="T L" w:date="2015-11-05T22:28:00Z">
        <w:r w:rsidR="00021362">
          <w:t xml:space="preserve">endergonic </w:t>
        </w:r>
      </w:ins>
      <w:ins w:id="192" w:author="T L" w:date="2015-10-15T13:33:00Z">
        <w:r w:rsidR="00941ECA">
          <w:t xml:space="preserve">reaction step in a </w:t>
        </w:r>
      </w:ins>
      <w:ins w:id="193" w:author="T L" w:date="2015-11-05T13:17:00Z">
        <w:r w:rsidR="00966787">
          <w:t>cycle</w:t>
        </w:r>
      </w:ins>
      <w:ins w:id="194" w:author="T L" w:date="2015-10-15T13:35:00Z">
        <w:r w:rsidR="00941ECA">
          <w:t xml:space="preserve"> (reference to the Wolfe cycle)</w:t>
        </w:r>
      </w:ins>
      <w:ins w:id="195" w:author="T L" w:date="2015-10-15T13:33:00Z">
        <w:r w:rsidR="00941ECA">
          <w:t xml:space="preserve">. </w:t>
        </w:r>
      </w:ins>
      <w:ins w:id="196" w:author="T L" w:date="2015-11-05T18:15:00Z">
        <w:r w:rsidR="00F819FC">
          <w:t>This</w:t>
        </w:r>
      </w:ins>
      <w:ins w:id="197" w:author="T L" w:date="2015-10-15T13:38:00Z">
        <w:r w:rsidR="00941ECA">
          <w:t xml:space="preserve"> </w:t>
        </w:r>
      </w:ins>
      <w:ins w:id="198" w:author="T L" w:date="2015-10-15T13:39:00Z">
        <w:r w:rsidR="00021362">
          <w:t xml:space="preserve">type of energy conservation </w:t>
        </w:r>
        <w:r w:rsidR="00941ECA">
          <w:t>is not membrane associated (ref).</w:t>
        </w:r>
      </w:ins>
      <w:del w:id="199" w:author="T L" w:date="2015-10-13T17:45:00Z">
        <w:r w:rsidR="00CA15A3" w:rsidDel="00D03A1C">
          <w:delText xml:space="preserve">For example, </w:delText>
        </w:r>
        <w:r w:rsidR="001E4B82" w:rsidDel="00D03A1C">
          <w:delText>i</w:delText>
        </w:r>
      </w:del>
      <w:del w:id="200" w:author="T L" w:date="2015-10-15T12:21:00Z">
        <w:r w:rsidR="001E4B82" w:rsidDel="00A31547">
          <w:delText xml:space="preserve">n </w:delText>
        </w:r>
        <w:r w:rsidR="00CA15A3" w:rsidDel="00A31547">
          <w:delText>t</w:delText>
        </w:r>
        <w:r w:rsidR="00A57176" w:rsidDel="00A31547">
          <w:delText xml:space="preserve">he last step </w:delText>
        </w:r>
        <w:r w:rsidR="001E4B82" w:rsidDel="00A31547">
          <w:delText>of</w:delText>
        </w:r>
        <w:r w:rsidR="00E36E6C" w:rsidDel="00A31547">
          <w:delText xml:space="preserve"> methylotrophic methanogenesis</w:delText>
        </w:r>
        <w:r w:rsidR="001E4B82" w:rsidDel="00A31547">
          <w:delText>, H</w:delText>
        </w:r>
        <w:r w:rsidR="001E4B82" w:rsidRPr="009F74B8" w:rsidDel="00A31547">
          <w:rPr>
            <w:vertAlign w:val="subscript"/>
          </w:rPr>
          <w:delText>2</w:delText>
        </w:r>
        <w:r w:rsidR="001E4B82" w:rsidDel="00A31547">
          <w:delText xml:space="preserve"> reduces a heterodisulfide as part of a </w:delText>
        </w:r>
        <w:r w:rsidR="00A57176" w:rsidDel="00A31547">
          <w:delText xml:space="preserve">membrane bound hydrogenase-heterodisulfide complex that </w:delText>
        </w:r>
        <w:r w:rsidR="007643C9" w:rsidDel="00A31547">
          <w:delText>conserves energy via generation of a</w:delText>
        </w:r>
        <w:r w:rsidR="00BB4897" w:rsidDel="00A31547">
          <w:delText>n ion</w:delText>
        </w:r>
        <w:r w:rsidR="007643C9" w:rsidDel="00A31547">
          <w:delText xml:space="preserve"> </w:delText>
        </w:r>
        <w:r w:rsidR="007643C9" w:rsidRPr="000F6195" w:rsidDel="00A31547">
          <w:delText>gradient</w:delText>
        </w:r>
        <w:r w:rsidR="000F6195" w:rsidDel="00A31547">
          <w:delText xml:space="preserve"> </w:delText>
        </w:r>
        <w:r w:rsidR="000F6195" w:rsidRPr="000F6195" w:rsidDel="00A31547">
          <w:fldChar w:fldCharType="begin"/>
        </w:r>
        <w:r w:rsidR="007A2B72" w:rsidDel="00A31547">
          <w:delInstrText xml:space="preserve"> ADDIN ZOTERO_ITEM CSL_CITATION {"citationID":"veuoOLSI","properties":{"formattedCitation":"(4, 7)","plainCitation":"(4, 7)"},"citationItems":[{"id":366,"uris":["http://zotero.org/users/2565720/items/HQ625M4X"],"uri":["http://zotero.org/users/2565720/items/HQ625M4X"],"itemData":{"id":366,"type":"article-journal","title":"Purification of a cytochrome b containing H2:heterodisulfide oxidoreductase complex from membranes of Methanosarcina barkeri","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delInstrText>
        </w:r>
        <w:r w:rsidR="000F6195" w:rsidRPr="000F6195" w:rsidDel="00A31547">
          <w:fldChar w:fldCharType="separate"/>
        </w:r>
        <w:r w:rsidR="007A2B72" w:rsidRPr="007A2B72" w:rsidDel="00A31547">
          <w:rPr>
            <w:rFonts w:cs="Times New Roman"/>
          </w:rPr>
          <w:delText>(4, 7)</w:delText>
        </w:r>
        <w:r w:rsidR="000F6195" w:rsidRPr="000F6195" w:rsidDel="00A31547">
          <w:fldChar w:fldCharType="end"/>
        </w:r>
        <w:r w:rsidR="00A57176" w:rsidRPr="000F6195" w:rsidDel="00A31547">
          <w:delText>.</w:delText>
        </w:r>
        <w:r w:rsidR="00A57176" w:rsidDel="00A31547">
          <w:delText xml:space="preserve"> </w:delText>
        </w:r>
      </w:del>
      <w:del w:id="201" w:author="T L" w:date="2015-10-15T13:41:00Z">
        <w:r w:rsidR="000F15FA" w:rsidDel="00D64CB4">
          <w:delText xml:space="preserve">The same complex in hydrogenotrophs, however, </w:delText>
        </w:r>
        <w:r w:rsidR="007643C9" w:rsidDel="00D64CB4">
          <w:delText>is cytoplasmic</w:delText>
        </w:r>
        <w:r w:rsidR="000F15FA" w:rsidDel="00D64CB4">
          <w:delText xml:space="preserve"> and thus do</w:delText>
        </w:r>
        <w:r w:rsidR="00C510BA" w:rsidDel="00D64CB4">
          <w:delText>es</w:delText>
        </w:r>
        <w:r w:rsidR="000F15FA" w:rsidDel="00D64CB4">
          <w:delText xml:space="preserve"> not provide a coupli</w:delText>
        </w:r>
        <w:r w:rsidR="00BB4897" w:rsidDel="00D64CB4">
          <w:delText xml:space="preserve">ng site for the generation of an ion </w:delText>
        </w:r>
        <w:r w:rsidR="000F15FA" w:rsidDel="00D64CB4">
          <w:lastRenderedPageBreak/>
          <w:delText>gradient</w:delText>
        </w:r>
        <w:r w:rsidR="00CB4BA9" w:rsidDel="00D64CB4">
          <w:delText xml:space="preserve"> </w:delText>
        </w:r>
        <w:r w:rsidR="00CB4BA9" w:rsidDel="00D64CB4">
          <w:fldChar w:fldCharType="begin"/>
        </w:r>
        <w:r w:rsidR="007A2B72" w:rsidDel="00D64CB4">
          <w:delInstrText xml:space="preserve"> ADDIN ZOTERO_ITEM CSL_CITATION {"citationID":"2b71l9p1nu","properties":{"formattedCitation":"(8)","plainCitation":"(8)"},"citationItems":[{"id":371,"uris":["http://zotero.org/users/2565720/items/RTW4969S"],"uri":["http://zotero.org/users/2565720/items/RTW4969S"],"itemData":{"id":371,"type":"article-journal","title":"H2: heterodisulfide oxidoreductase complex from Methanobacterium thermoautotrophicum","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schema":"https://github.com/citation-style-language/schema/raw/master/csl-citation.json"} </w:delInstrText>
        </w:r>
        <w:r w:rsidR="00CB4BA9" w:rsidDel="00D64CB4">
          <w:fldChar w:fldCharType="separate"/>
        </w:r>
        <w:r w:rsidR="007A2B72" w:rsidRPr="007A2B72" w:rsidDel="00D64CB4">
          <w:rPr>
            <w:rFonts w:cs="Times New Roman"/>
          </w:rPr>
          <w:delText>(8)</w:delText>
        </w:r>
        <w:r w:rsidR="00CB4BA9" w:rsidDel="00D64CB4">
          <w:fldChar w:fldCharType="end"/>
        </w:r>
        <w:r w:rsidR="000F15FA" w:rsidDel="00D64CB4">
          <w:delText xml:space="preserve">. </w:delText>
        </w:r>
        <w:r w:rsidR="00C510BA" w:rsidDel="00D64CB4">
          <w:delText>Instead</w:delText>
        </w:r>
        <w:r w:rsidR="000F15FA" w:rsidDel="00D64CB4">
          <w:delText xml:space="preserve">, </w:delText>
        </w:r>
        <w:r w:rsidR="00546886" w:rsidDel="00D64CB4">
          <w:delText>these methanogens</w:delText>
        </w:r>
        <w:r w:rsidR="00E36E6C" w:rsidDel="00D64CB4">
          <w:delText xml:space="preserve"> c</w:delText>
        </w:r>
        <w:r w:rsidR="00546886" w:rsidDel="00D64CB4">
          <w:delText>onserve</w:delText>
        </w:r>
        <w:r w:rsidR="00E36E6C" w:rsidDel="00D64CB4">
          <w:delText xml:space="preserve"> energy via</w:delText>
        </w:r>
        <w:r w:rsidR="000F15FA" w:rsidDel="00D64CB4">
          <w:delText xml:space="preserve"> </w:delText>
        </w:r>
        <w:r w:rsidR="007643C9" w:rsidDel="00D64CB4">
          <w:delText xml:space="preserve">flavin linked </w:delText>
        </w:r>
        <w:r w:rsidR="00E36E6C" w:rsidDel="00D64CB4">
          <w:delText>electron bifurcation,</w:delText>
        </w:r>
        <w:r w:rsidR="00546886" w:rsidDel="00D64CB4">
          <w:delText xml:space="preserve"> a non-traditional mechanism emerging in a variety of organisms </w:delText>
        </w:r>
        <w:r w:rsidR="00546886" w:rsidDel="00D64CB4">
          <w:fldChar w:fldCharType="begin"/>
        </w:r>
        <w:r w:rsidR="007A2B72" w:rsidDel="00D64CB4">
          <w:delInstrText xml:space="preserve"> ADDIN ZOTERO_ITEM CSL_CITATION {"citationID":"1ift9r3j1q","properties":{"formattedCitation":"(9)","plainCitation":"(9)"},"citationItems":[{"id":139,"uris":["http://zotero.org/users/2565720/items/DES4QC3P"],"uri":["http://zotero.org/users/2565720/items/DES4QC3P"],"itemData":{"id":139,"type":"article-journal","title":"Energy conservation via electron bifurcating ferredoxin reduction and proton/Na+ translocating ferredoxin oxidation","container-title":"Biochimica et Biophysica Acta (BBA) - Bioenergetics","page":"94-113","volume":"1827","issue":"2","source":"CrossRef","DOI":"10.1016/j.bbabio.2012.07.002","ISSN":"00052728","language":"en","author":[{"family":"Buckel","given":"Wolfgang"},{"family":"Thauer","given":"Rudolf K."}],"issued":{"date-parts":[["2013",2]]}}}],"schema":"https://github.com/citation-style-language/schema/raw/master/csl-citation.json"} </w:delInstrText>
        </w:r>
        <w:r w:rsidR="00546886" w:rsidDel="00D64CB4">
          <w:fldChar w:fldCharType="separate"/>
        </w:r>
        <w:r w:rsidR="007A2B72" w:rsidRPr="007A2B72" w:rsidDel="00D64CB4">
          <w:rPr>
            <w:rFonts w:cs="Times New Roman"/>
          </w:rPr>
          <w:delText>(9)</w:delText>
        </w:r>
        <w:r w:rsidR="00546886" w:rsidDel="00D64CB4">
          <w:fldChar w:fldCharType="end"/>
        </w:r>
        <w:r w:rsidR="00546886" w:rsidDel="00D64CB4">
          <w:delText xml:space="preserve"> that</w:delText>
        </w:r>
        <w:r w:rsidR="00E36E6C" w:rsidDel="00D64CB4">
          <w:delText xml:space="preserve"> </w:delText>
        </w:r>
        <w:r w:rsidR="00546886" w:rsidDel="00D64CB4">
          <w:delText>couples</w:delText>
        </w:r>
        <w:r w:rsidR="00E36E6C" w:rsidDel="00D64CB4">
          <w:delText xml:space="preserve"> the final heterodisulfide reduction step to the first step of CO</w:delText>
        </w:r>
        <w:r w:rsidR="00E36E6C" w:rsidRPr="00CB4BA9" w:rsidDel="00D64CB4">
          <w:rPr>
            <w:vertAlign w:val="subscript"/>
          </w:rPr>
          <w:delText>2</w:delText>
        </w:r>
        <w:r w:rsidR="00E36E6C" w:rsidDel="00D64CB4">
          <w:delText xml:space="preserve"> reduction </w:delText>
        </w:r>
        <w:r w:rsidR="001E4B82" w:rsidDel="00D64CB4">
          <w:delText>by using the</w:delText>
        </w:r>
        <w:r w:rsidR="00501D70" w:rsidDel="00D64CB4">
          <w:delText xml:space="preserve"> </w:delText>
        </w:r>
        <w:r w:rsidR="001E4B82" w:rsidDel="00D64CB4">
          <w:delText>latter</w:delText>
        </w:r>
        <w:r w:rsidR="00501D70" w:rsidDel="00D64CB4">
          <w:delText xml:space="preserve"> </w:delText>
        </w:r>
        <w:r w:rsidR="001E4B82" w:rsidDel="00D64CB4">
          <w:delText>as an electron sink for</w:delText>
        </w:r>
        <w:r w:rsidR="00501D70" w:rsidDel="00D64CB4">
          <w:delText xml:space="preserve"> the </w:delText>
        </w:r>
        <w:r w:rsidR="001E4B82" w:rsidDel="00D64CB4">
          <w:delText>former</w:delText>
        </w:r>
        <w:r w:rsidR="00501D70" w:rsidDel="00D64CB4">
          <w:delText xml:space="preserve"> </w:delText>
        </w:r>
        <w:r w:rsidR="0078784F" w:rsidDel="00D64CB4">
          <w:fldChar w:fldCharType="begin"/>
        </w:r>
        <w:r w:rsidR="007A2B72" w:rsidDel="00D64CB4">
          <w:delInstrText xml:space="preserve"> ADDIN ZOTERO_ITEM CSL_CITATION {"citationID":"2pahckert7","properties":{"formattedCitation":"(10)","plainCitation":"(10)"},"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delInstrText>
        </w:r>
        <w:r w:rsidR="0078784F" w:rsidDel="00D64CB4">
          <w:fldChar w:fldCharType="separate"/>
        </w:r>
        <w:r w:rsidR="007A2B72" w:rsidRPr="007A2B72" w:rsidDel="00D64CB4">
          <w:rPr>
            <w:rFonts w:cs="Times New Roman"/>
          </w:rPr>
          <w:delText>(10)</w:delText>
        </w:r>
        <w:r w:rsidR="0078784F" w:rsidDel="00D64CB4">
          <w:fldChar w:fldCharType="end"/>
        </w:r>
        <w:r w:rsidR="000F15FA" w:rsidDel="00D64CB4">
          <w:delText xml:space="preserve">. </w:delText>
        </w:r>
        <w:r w:rsidR="00E36E6C" w:rsidDel="00D64CB4">
          <w:delText xml:space="preserve">The resulting circular pathway is known as </w:delText>
        </w:r>
        <w:r w:rsidR="00983F37" w:rsidDel="00D64CB4">
          <w:delText>the Wolfe Cy</w:delText>
        </w:r>
        <w:r w:rsidR="00E90ACA" w:rsidDel="00D64CB4">
          <w:delText>c</w:delText>
        </w:r>
        <w:r w:rsidR="00983F37" w:rsidDel="00D64CB4">
          <w:delText>l</w:delText>
        </w:r>
        <w:r w:rsidR="00E90ACA" w:rsidDel="00D64CB4">
          <w:delText>e</w:delText>
        </w:r>
        <w:r w:rsidR="00E36E6C" w:rsidDel="00D64CB4">
          <w:delText xml:space="preserve"> </w:delText>
        </w:r>
        <w:r w:rsidR="0078784F" w:rsidDel="00D64CB4">
          <w:fldChar w:fldCharType="begin"/>
        </w:r>
        <w:r w:rsidR="007A2B72" w:rsidDel="00D64CB4">
          <w:delInstrText xml:space="preserve"> ADDIN ZOTERO_ITEM CSL_CITATION {"citationID":"2a6fio223k","properties":{"formattedCitation":"(11)","plainCitation":"(11)"},"citationItems":[{"id":304,"uris":["http://zotero.org/users/2565720/items/SQRVS3NW"],"uri":["http://zotero.org/users/2565720/items/SQRVS3NW"],"itemData":{"id":304,"type":"article-journal","title":"The Wolfe cycle comes full circle","container-title":"Proceedings of the National Academy of Sciences","page":"15084-15085","volume":"109","issue":"38","source":"www.pnas.org","DOI":"10.1073/pnas.1213193109","ISSN":"0027-8424, 1091-6490","note":"PMID: 22955879","journalAbbreviation":"PNAS","language":"en","author":[{"family":"Thauer","given":"Rudolf K."}],"issued":{"date-parts":[["2012",9,18]]},"PMID":"22955879"}}],"schema":"https://github.com/citation-style-language/schema/raw/master/csl-citation.json"} </w:delInstrText>
        </w:r>
        <w:r w:rsidR="0078784F" w:rsidDel="00D64CB4">
          <w:fldChar w:fldCharType="separate"/>
        </w:r>
        <w:r w:rsidR="007A2B72" w:rsidRPr="007A2B72" w:rsidDel="00D64CB4">
          <w:rPr>
            <w:rFonts w:cs="Times New Roman"/>
          </w:rPr>
          <w:delText>(11)</w:delText>
        </w:r>
        <w:r w:rsidR="0078784F" w:rsidDel="00D64CB4">
          <w:fldChar w:fldCharType="end"/>
        </w:r>
        <w:r w:rsidR="00E36E6C" w:rsidDel="00D64CB4">
          <w:delText xml:space="preserve"> and is </w:delText>
        </w:r>
        <w:r w:rsidR="00546886" w:rsidDel="00D64CB4">
          <w:delText xml:space="preserve">the </w:delText>
        </w:r>
        <w:r w:rsidR="00E36E6C" w:rsidDel="00D64CB4">
          <w:delText xml:space="preserve">key </w:delText>
        </w:r>
        <w:r w:rsidR="00546886" w:rsidDel="00D64CB4">
          <w:delText xml:space="preserve">central catabolic pathway </w:delText>
        </w:r>
        <w:r w:rsidR="00E36E6C" w:rsidDel="00D64CB4">
          <w:delText>for understanding hydrogenotrophic methanogenesis</w:delText>
        </w:r>
        <w:r w:rsidR="00546886" w:rsidDel="00D64CB4">
          <w:delText>.</w:delText>
        </w:r>
        <w:r w:rsidR="00E36E6C" w:rsidDel="00D64CB4">
          <w:delText xml:space="preserve"> </w:delText>
        </w:r>
      </w:del>
    </w:p>
    <w:p w14:paraId="4292A9E1" w14:textId="63218ABE" w:rsidR="00231585" w:rsidRDefault="00535032" w:rsidP="00586344">
      <w:pPr>
        <w:spacing w:line="480" w:lineRule="auto"/>
        <w:rPr>
          <w:ins w:id="202" w:author="T L" w:date="2015-10-15T14:15:00Z"/>
        </w:rPr>
      </w:pPr>
      <w:r w:rsidRPr="009D0324">
        <w:rPr>
          <w:i/>
        </w:rPr>
        <w:t xml:space="preserve">Methanococcus maripaludis </w:t>
      </w:r>
      <w:ins w:id="203" w:author="T L" w:date="2015-10-15T13:42:00Z">
        <w:r w:rsidR="009626B8">
          <w:fldChar w:fldCharType="begin"/>
        </w:r>
        <w:r w:rsidR="009626B8">
          <w:instrText xml:space="preserve"> ADDIN ZOTERO_ITEM CSL_CITATION {"citationID":"RAdXQ6hK","properties":{"formattedCitation":"(12)","plainCitation":"(12)"},"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9626B8" w:rsidRPr="007A2B72">
          <w:rPr>
            <w:rFonts w:cs="Times New Roman"/>
          </w:rPr>
          <w:t>(12)</w:t>
        </w:r>
        <w:r w:rsidR="009626B8">
          <w:fldChar w:fldCharType="end"/>
        </w:r>
      </w:ins>
      <w:ins w:id="204" w:author="T L" w:date="2015-10-15T13:43:00Z">
        <w:r w:rsidR="009626B8">
          <w:t xml:space="preserve"> </w:t>
        </w:r>
      </w:ins>
      <w:ins w:id="205" w:author="T L" w:date="2015-10-15T13:42:00Z">
        <w:r w:rsidR="00966787">
          <w:t>belongs to this</w:t>
        </w:r>
        <w:r w:rsidR="009626B8">
          <w:t xml:space="preserve"> group of hydrogenotrophic methanogens. </w:t>
        </w:r>
      </w:ins>
      <w:del w:id="206" w:author="T L" w:date="2015-10-15T13:43:00Z">
        <w:r w:rsidDel="009626B8">
          <w:delText>is a</w:delText>
        </w:r>
        <w:r w:rsidR="00915E11" w:rsidDel="009626B8">
          <w:delText>n</w:delText>
        </w:r>
        <w:r w:rsidDel="009626B8">
          <w:delText xml:space="preserve"> </w:delText>
        </w:r>
        <w:r w:rsidR="00915E11" w:rsidDel="009626B8">
          <w:delText>anaerobic</w:delText>
        </w:r>
        <w:r w:rsidDel="009626B8">
          <w:delText xml:space="preserve"> </w:delText>
        </w:r>
        <w:r w:rsidR="00D00DB1" w:rsidDel="009626B8">
          <w:delText>hydrogenotrophic methanogen</w:delText>
        </w:r>
        <w:r w:rsidR="001B65A0" w:rsidDel="009626B8">
          <w:delText xml:space="preserve"> originally isolated from a salt marsh in 1983</w:delText>
        </w:r>
      </w:del>
      <w:del w:id="207" w:author="T L" w:date="2015-10-15T13:42:00Z">
        <w:r w:rsidR="001B65A0" w:rsidDel="009626B8">
          <w:delText xml:space="preserve"> </w:delText>
        </w:r>
        <w:r w:rsidR="001B65A0" w:rsidDel="009626B8">
          <w:fldChar w:fldCharType="begin"/>
        </w:r>
        <w:r w:rsidR="007A2B72" w:rsidDel="009626B8">
          <w:delInstrText xml:space="preserve"> ADDIN ZOTERO_ITEM CSL_CITATION {"citationID":"RAdXQ6hK","properties":{"formattedCitation":"(12)","plainCitation":"(12)"},"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delInstrText>
        </w:r>
        <w:r w:rsidR="001B65A0" w:rsidDel="009626B8">
          <w:fldChar w:fldCharType="separate"/>
        </w:r>
        <w:r w:rsidR="007A2B72" w:rsidRPr="007A2B72" w:rsidDel="009626B8">
          <w:rPr>
            <w:rFonts w:cs="Times New Roman"/>
          </w:rPr>
          <w:delText>(12)</w:delText>
        </w:r>
        <w:r w:rsidR="001B65A0" w:rsidDel="009626B8">
          <w:fldChar w:fldCharType="end"/>
        </w:r>
      </w:del>
      <w:ins w:id="208" w:author="T L" w:date="2015-10-15T13:51:00Z">
        <w:r w:rsidR="00D11FBC">
          <w:t>Compared to the larger genome of</w:t>
        </w:r>
      </w:ins>
      <w:ins w:id="209" w:author="T L" w:date="2015-10-15T13:43:00Z">
        <w:r w:rsidR="00D11FBC">
          <w:t xml:space="preserve"> methylotrophic methanogens, </w:t>
        </w:r>
      </w:ins>
      <w:del w:id="210" w:author="T L" w:date="2015-10-15T13:43:00Z">
        <w:r w:rsidR="001B65A0" w:rsidDel="00D11FBC">
          <w:delText>.</w:delText>
        </w:r>
      </w:del>
      <w:del w:id="211" w:author="T L" w:date="2015-10-15T14:25:00Z">
        <w:r w:rsidR="001B65A0" w:rsidDel="00FD7D2E">
          <w:delText xml:space="preserve"> </w:delText>
        </w:r>
      </w:del>
      <w:del w:id="212" w:author="T L" w:date="2015-10-15T13:43:00Z">
        <w:r w:rsidR="001B65A0" w:rsidDel="00D11FBC">
          <w:delText>Its genome</w:delText>
        </w:r>
      </w:del>
      <w:ins w:id="213" w:author="T L" w:date="2015-10-15T13:43:00Z">
        <w:r w:rsidR="00D11FBC">
          <w:t>it</w:t>
        </w:r>
      </w:ins>
      <w:ins w:id="214" w:author="T L" w:date="2015-10-15T13:52:00Z">
        <w:r w:rsidR="00D11FBC">
          <w:t>s genome codes for</w:t>
        </w:r>
      </w:ins>
      <w:del w:id="215" w:author="T L" w:date="2015-10-15T13:52:00Z">
        <w:r w:rsidR="001B65A0" w:rsidDel="00D11FBC">
          <w:delText xml:space="preserve"> </w:delText>
        </w:r>
      </w:del>
      <w:del w:id="216" w:author="T L" w:date="2015-10-15T13:43:00Z">
        <w:r w:rsidR="001B65A0" w:rsidDel="00D11FBC">
          <w:delText>is comprised</w:delText>
        </w:r>
      </w:del>
      <w:ins w:id="217" w:author="T L" w:date="2015-10-15T13:52:00Z">
        <w:r w:rsidR="00D11FBC">
          <w:t xml:space="preserve"> </w:t>
        </w:r>
      </w:ins>
      <w:del w:id="218" w:author="T L" w:date="2015-10-15T13:52:00Z">
        <w:r w:rsidR="001B65A0" w:rsidDel="00D11FBC">
          <w:delText xml:space="preserve"> of </w:delText>
        </w:r>
      </w:del>
      <w:r w:rsidR="001B65A0">
        <w:t xml:space="preserve">only 1722 protein coding genes </w:t>
      </w:r>
      <w:r w:rsidR="001B65A0">
        <w:fldChar w:fldCharType="begin"/>
      </w:r>
      <w:r w:rsidR="007A2B72">
        <w:instrText xml:space="preserve"> ADDIN ZOTERO_ITEM CSL_CITATION {"citationID":"1egc061ljo","properties":{"formattedCitation":"(13)","plainCitation":"(13)"},"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7A2B72" w:rsidRPr="007A2B72">
        <w:rPr>
          <w:rFonts w:cs="Times New Roman"/>
        </w:rPr>
        <w:t>(13)</w:t>
      </w:r>
      <w:r w:rsidR="001B65A0">
        <w:fldChar w:fldCharType="end"/>
      </w:r>
      <w:ins w:id="219" w:author="T L" w:date="2015-10-15T13:44:00Z">
        <w:r w:rsidR="00D11FBC">
          <w:t>.</w:t>
        </w:r>
      </w:ins>
      <w:r w:rsidR="001B65A0">
        <w:t xml:space="preserve"> </w:t>
      </w:r>
      <w:ins w:id="220" w:author="T L" w:date="2015-10-15T13:45:00Z">
        <w:r w:rsidR="00D11FBC">
          <w:t xml:space="preserve">However, </w:t>
        </w:r>
      </w:ins>
      <w:del w:id="221" w:author="T L" w:date="2015-10-15T13:45:00Z">
        <w:r w:rsidR="00185D86" w:rsidDel="00D11FBC">
          <w:delText>and i</w:delText>
        </w:r>
        <w:r w:rsidR="000F15FA" w:rsidDel="00D11FBC">
          <w:delText>t has</w:delText>
        </w:r>
        <w:r w:rsidR="00185D86" w:rsidDel="00D11FBC">
          <w:delText xml:space="preserve"> a relatively simple metabolism, using </w:delText>
        </w:r>
        <w:r w:rsidR="009D0324" w:rsidDel="00D11FBC">
          <w:delText xml:space="preserve">electrons from formate or hydrogen </w:delText>
        </w:r>
        <w:r w:rsidR="00185D86" w:rsidDel="00D11FBC">
          <w:delText xml:space="preserve">to </w:delText>
        </w:r>
        <w:r w:rsidR="009D0324" w:rsidDel="00D11FBC">
          <w:delText xml:space="preserve">reduce carbon dioxide to methane and build an ion motive force that drives ATP synthesis </w:delText>
        </w:r>
        <w:r w:rsidR="000315D0" w:rsidDel="00D11FBC">
          <w:fldChar w:fldCharType="begin"/>
        </w:r>
        <w:r w:rsidR="000315D0" w:rsidDel="00D11FBC">
          <w:delInstrText xml:space="preserve"> ADDIN ZOTERO_ITEM CSL_CITATION {"citationID":"2od5o1oqhc","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delInstrText>
        </w:r>
        <w:r w:rsidR="000315D0" w:rsidDel="00D11FBC">
          <w:fldChar w:fldCharType="separate"/>
        </w:r>
        <w:r w:rsidR="000315D0" w:rsidRPr="000315D0" w:rsidDel="00D11FBC">
          <w:rPr>
            <w:rFonts w:cs="Times New Roman"/>
          </w:rPr>
          <w:delText>(4)</w:delText>
        </w:r>
        <w:r w:rsidR="000315D0" w:rsidDel="00D11FBC">
          <w:fldChar w:fldCharType="end"/>
        </w:r>
        <w:r w:rsidR="009D0324" w:rsidDel="00D11FBC">
          <w:delText xml:space="preserve">. </w:delText>
        </w:r>
      </w:del>
      <w:del w:id="222" w:author="T L" w:date="2015-10-15T13:46:00Z">
        <w:r w:rsidR="001B65A0" w:rsidDel="00D11FBC">
          <w:rPr>
            <w:i/>
          </w:rPr>
          <w:delText>M. maripaludi</w:delText>
        </w:r>
        <w:r w:rsidR="009D0324" w:rsidDel="00D11FBC">
          <w:rPr>
            <w:i/>
          </w:rPr>
          <w:delText>s</w:delText>
        </w:r>
      </w:del>
      <w:ins w:id="223" w:author="T L" w:date="2015-10-15T13:46:00Z">
        <w:r w:rsidR="00D11FBC">
          <w:t>it</w:t>
        </w:r>
      </w:ins>
      <w:r w:rsidR="001B65A0">
        <w:t xml:space="preserve"> grows </w:t>
      </w:r>
      <w:del w:id="224" w:author="T L" w:date="2015-10-15T13:45:00Z">
        <w:r w:rsidR="00DA124D" w:rsidDel="00D11FBC">
          <w:delText xml:space="preserve">rapidly </w:delText>
        </w:r>
      </w:del>
      <w:ins w:id="225" w:author="T L" w:date="2015-10-15T13:45:00Z">
        <w:r w:rsidR="00D11FBC">
          <w:t xml:space="preserve">robustly </w:t>
        </w:r>
      </w:ins>
      <w:r w:rsidR="00DA124D">
        <w:t xml:space="preserve">with a </w:t>
      </w:r>
      <w:r w:rsidR="007A2B72">
        <w:t>doubling</w:t>
      </w:r>
      <w:r w:rsidR="00DA124D">
        <w:t xml:space="preserve"> time of 2 hours</w:t>
      </w:r>
      <w:r w:rsidR="007A2B72">
        <w:t xml:space="preserve"> </w:t>
      </w:r>
      <w:r w:rsidR="007A2B72">
        <w:fldChar w:fldCharType="begin"/>
      </w:r>
      <w:r w:rsidR="007A2B72">
        <w:instrText xml:space="preserve"> ADDIN ZOTERO_ITEM CSL_CITATION {"citationID":"fm08jrqff","properties":{"formattedCitation":"(12)","plainCitation":"(12)"},"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A2B72" w:rsidRPr="007A2B72">
        <w:rPr>
          <w:rFonts w:cs="Times New Roman"/>
        </w:rPr>
        <w:t>(12)</w:t>
      </w:r>
      <w:r w:rsidR="007A2B72">
        <w:fldChar w:fldCharType="end"/>
      </w:r>
      <w:r w:rsidR="00DA124D">
        <w:t xml:space="preserve"> </w:t>
      </w:r>
      <w:ins w:id="226" w:author="T L" w:date="2015-10-15T13:46:00Z">
        <w:r w:rsidR="00D11FBC">
          <w:t xml:space="preserve">and </w:t>
        </w:r>
      </w:ins>
      <w:del w:id="227" w:author="T L" w:date="2015-10-15T13:45:00Z">
        <w:r w:rsidR="00DA124D" w:rsidDel="00D11FBC">
          <w:delText xml:space="preserve">and </w:delText>
        </w:r>
      </w:del>
      <w:r w:rsidR="00DA124D">
        <w:t xml:space="preserve">is genetically tractable </w:t>
      </w:r>
      <w:r w:rsidR="00E1148F">
        <w:fldChar w:fldCharType="begin"/>
      </w:r>
      <w:r w:rsidR="007A2B72">
        <w:instrText xml:space="preserve"> ADDIN ZOTERO_ITEM CSL_CITATION {"citationID":"ji534o37v","properties":{"formattedCitation":"(14)","plainCitation":"(14)"},"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7A2B72" w:rsidRPr="007A2B72">
        <w:rPr>
          <w:rFonts w:cs="Times New Roman"/>
        </w:rPr>
        <w:t>(14)</w:t>
      </w:r>
      <w:r w:rsidR="00E1148F">
        <w:fldChar w:fldCharType="end"/>
      </w:r>
      <w:r w:rsidR="00C510BA">
        <w:t>,</w:t>
      </w:r>
      <w:ins w:id="228" w:author="T L" w:date="2015-10-15T13:47:00Z">
        <w:r w:rsidR="00D11FBC">
          <w:t xml:space="preserve"> and thus, has been an ideal candidate for </w:t>
        </w:r>
      </w:ins>
      <w:del w:id="229" w:author="T L" w:date="2015-10-15T13:47:00Z">
        <w:r w:rsidR="001B65A0" w:rsidDel="00D11FBC">
          <w:delText xml:space="preserve"> </w:delText>
        </w:r>
        <w:r w:rsidR="00DA124D" w:rsidDel="00D11FBC">
          <w:delText>making it</w:delText>
        </w:r>
        <w:r w:rsidR="001B65A0" w:rsidDel="00D11FBC">
          <w:delText xml:space="preserve"> an ideal candidate for </w:delText>
        </w:r>
      </w:del>
      <w:r w:rsidR="001B65A0">
        <w:t>studying methanogenesis</w:t>
      </w:r>
      <w:ins w:id="230" w:author="T L" w:date="2015-10-15T13:47:00Z">
        <w:r w:rsidR="00D11FBC">
          <w:t xml:space="preserve"> (ref), </w:t>
        </w:r>
      </w:ins>
      <w:ins w:id="231" w:author="T L" w:date="2015-10-15T13:53:00Z">
        <w:r w:rsidR="00EB3C27">
          <w:t xml:space="preserve">unique </w:t>
        </w:r>
      </w:ins>
      <w:ins w:id="232" w:author="T L" w:date="2015-10-15T13:47:00Z">
        <w:r w:rsidR="00D11FBC">
          <w:t>co-factor</w:t>
        </w:r>
      </w:ins>
      <w:ins w:id="233" w:author="T L" w:date="2015-10-15T14:25:00Z">
        <w:r w:rsidR="00FD7D2E">
          <w:t>s</w:t>
        </w:r>
      </w:ins>
      <w:ins w:id="234" w:author="T L" w:date="2015-10-15T13:53:00Z">
        <w:r w:rsidR="00EB3C27">
          <w:t xml:space="preserve"> and their</w:t>
        </w:r>
      </w:ins>
      <w:ins w:id="235" w:author="T L" w:date="2015-10-15T13:47:00Z">
        <w:r w:rsidR="00D11FBC">
          <w:t xml:space="preserve"> biosysnthesis (</w:t>
        </w:r>
      </w:ins>
      <w:ins w:id="236" w:author="T L" w:date="2015-10-15T13:53:00Z">
        <w:r w:rsidR="00EB3C27">
          <w:t xml:space="preserve">Robert white </w:t>
        </w:r>
      </w:ins>
      <w:ins w:id="237" w:author="T L" w:date="2015-10-15T13:47:00Z">
        <w:r w:rsidR="00D11FBC">
          <w:t xml:space="preserve">ref), </w:t>
        </w:r>
      </w:ins>
      <w:ins w:id="238" w:author="T L" w:date="2015-10-15T13:53:00Z">
        <w:r w:rsidR="00EB3C27">
          <w:t xml:space="preserve">and </w:t>
        </w:r>
      </w:ins>
      <w:ins w:id="239" w:author="T L" w:date="2015-10-15T13:47:00Z">
        <w:r w:rsidR="00D11FBC">
          <w:t>novel systems of gene regulation (reference or selenocysteine biosynthesis)</w:t>
        </w:r>
      </w:ins>
      <w:del w:id="240" w:author="T L" w:date="2015-10-15T13:54:00Z">
        <w:r w:rsidR="001B65A0" w:rsidDel="00EB3C27">
          <w:delText xml:space="preserve"> </w:delText>
        </w:r>
      </w:del>
      <w:ins w:id="241" w:author="T L" w:date="2015-10-15T13:53:00Z">
        <w:r w:rsidR="00EB3C27">
          <w:t>.</w:t>
        </w:r>
      </w:ins>
      <w:ins w:id="242" w:author="T L" w:date="2015-10-15T13:54:00Z">
        <w:r w:rsidR="00EB3C27">
          <w:t>.</w:t>
        </w:r>
      </w:ins>
      <w:ins w:id="243" w:author="T L" w:date="2015-10-15T14:01:00Z">
        <w:r w:rsidR="00EB3C27">
          <w:t>To avoid environmental fluctuations that can affect gene regulation, a</w:t>
        </w:r>
      </w:ins>
      <w:ins w:id="244" w:author="T L" w:date="2015-10-15T13:55:00Z">
        <w:r w:rsidR="00EB3C27">
          <w:t xml:space="preserve"> system for continuous culture of </w:t>
        </w:r>
        <w:r w:rsidR="00EB3C27">
          <w:rPr>
            <w:i/>
          </w:rPr>
          <w:t xml:space="preserve">M. maripaludis </w:t>
        </w:r>
        <w:r w:rsidR="00EB3C27">
          <w:t xml:space="preserve">(chemostat reference) has </w:t>
        </w:r>
      </w:ins>
      <w:ins w:id="245" w:author="T L" w:date="2015-10-15T14:02:00Z">
        <w:r w:rsidR="00EB3C27">
          <w:t xml:space="preserve">been established </w:t>
        </w:r>
      </w:ins>
      <w:ins w:id="246" w:author="T L" w:date="2015-10-15T13:55:00Z">
        <w:r w:rsidR="00EB3C27">
          <w:t xml:space="preserve">for </w:t>
        </w:r>
      </w:ins>
      <w:ins w:id="247" w:author="T L" w:date="2015-10-15T13:58:00Z">
        <w:r w:rsidR="00EB3C27">
          <w:t xml:space="preserve">steady state </w:t>
        </w:r>
      </w:ins>
      <w:ins w:id="248" w:author="T L" w:date="2015-10-15T13:55:00Z">
        <w:r w:rsidR="00EB3C27">
          <w:t xml:space="preserve">transcriptomic (ref), proteomic (ref) </w:t>
        </w:r>
      </w:ins>
      <w:ins w:id="249" w:author="T L" w:date="2015-10-15T14:03:00Z">
        <w:r w:rsidR="00EB3C27">
          <w:t>studies</w:t>
        </w:r>
        <w:r w:rsidR="0003090D">
          <w:t xml:space="preserve"> of </w:t>
        </w:r>
      </w:ins>
      <w:ins w:id="250" w:author="T L" w:date="2015-11-05T22:29:00Z">
        <w:r w:rsidR="00635FDE">
          <w:rPr>
            <w:i/>
          </w:rPr>
          <w:t>M. maripaludis</w:t>
        </w:r>
      </w:ins>
      <w:ins w:id="251" w:author="T L" w:date="2015-10-15T14:03:00Z">
        <w:r w:rsidR="0003090D">
          <w:t xml:space="preserve"> strains</w:t>
        </w:r>
      </w:ins>
      <w:ins w:id="252" w:author="T L" w:date="2015-10-15T13:59:00Z">
        <w:r w:rsidR="00EB3C27">
          <w:t>.</w:t>
        </w:r>
      </w:ins>
      <w:ins w:id="253" w:author="T L" w:date="2015-10-15T13:55:00Z">
        <w:r w:rsidR="00EB3C27">
          <w:t xml:space="preserve"> </w:t>
        </w:r>
      </w:ins>
      <w:ins w:id="254" w:author="T L" w:date="2015-10-15T13:53:00Z">
        <w:r w:rsidR="00EB3C27">
          <w:t xml:space="preserve"> </w:t>
        </w:r>
      </w:ins>
    </w:p>
    <w:p w14:paraId="73B5D656" w14:textId="6B76B33E" w:rsidR="00535032" w:rsidRDefault="0003090D" w:rsidP="00586344">
      <w:pPr>
        <w:spacing w:line="480" w:lineRule="auto"/>
      </w:pPr>
      <w:ins w:id="255" w:author="T L" w:date="2015-10-15T14:03:00Z">
        <w:r>
          <w:t xml:space="preserve">A larger system biological approach </w:t>
        </w:r>
      </w:ins>
      <w:ins w:id="256" w:author="T L" w:date="2015-10-15T14:07:00Z">
        <w:r>
          <w:t>for predictive studies have</w:t>
        </w:r>
      </w:ins>
      <w:ins w:id="257" w:author="T L" w:date="2015-10-15T14:05:00Z">
        <w:r>
          <w:t xml:space="preserve"> also been </w:t>
        </w:r>
      </w:ins>
      <w:ins w:id="258" w:author="T L" w:date="2015-10-15T14:15:00Z">
        <w:r w:rsidR="00231585">
          <w:t>done</w:t>
        </w:r>
      </w:ins>
      <w:ins w:id="259" w:author="T L" w:date="2015-10-15T14:05:00Z">
        <w:r>
          <w:t xml:space="preserve"> </w:t>
        </w:r>
      </w:ins>
      <w:ins w:id="260" w:author="T L" w:date="2015-10-15T14:07:00Z">
        <w:r>
          <w:t>by several groups</w:t>
        </w:r>
      </w:ins>
      <w:ins w:id="261" w:author="T L" w:date="2015-10-15T14:06:00Z">
        <w:r>
          <w:t xml:space="preserve"> (refs) </w:t>
        </w:r>
      </w:ins>
      <w:ins w:id="262" w:author="T L" w:date="2015-10-15T14:08:00Z">
        <w:r>
          <w:t xml:space="preserve">for this organism.  </w:t>
        </w:r>
      </w:ins>
      <w:ins w:id="263" w:author="T L" w:date="2015-10-15T14:03:00Z">
        <w:r>
          <w:t xml:space="preserve"> </w:t>
        </w:r>
      </w:ins>
      <w:ins w:id="264" w:author="T L" w:date="2015-10-15T14:09:00Z">
        <w:r>
          <w:t xml:space="preserve">With these tools in place, and the ability for expression of </w:t>
        </w:r>
        <w:r w:rsidR="00FD7D2E">
          <w:t xml:space="preserve">heterologous genes </w:t>
        </w:r>
        <w:r>
          <w:t xml:space="preserve">into M. maripaludis (Lie refs and also Biswarup, for eg.), the metabolic </w:t>
        </w:r>
      </w:ins>
      <w:ins w:id="265" w:author="T L" w:date="2015-11-05T14:07:00Z">
        <w:r w:rsidR="00AD1E85">
          <w:t>engineering</w:t>
        </w:r>
      </w:ins>
      <w:ins w:id="266" w:author="T L" w:date="2015-10-15T14:09:00Z">
        <w:r>
          <w:t xml:space="preserve"> of M. maripaludis </w:t>
        </w:r>
      </w:ins>
      <w:ins w:id="267" w:author="T L" w:date="2015-10-15T14:11:00Z">
        <w:r>
          <w:t xml:space="preserve">for various industrial use </w:t>
        </w:r>
      </w:ins>
      <w:ins w:id="268" w:author="T L" w:date="2015-10-15T14:09:00Z">
        <w:r>
          <w:t xml:space="preserve">is the obvious next step. </w:t>
        </w:r>
      </w:ins>
      <w:del w:id="269" w:author="T L" w:date="2015-10-15T14:12:00Z">
        <w:r w:rsidR="001B65A0" w:rsidDel="0003090D">
          <w:delText xml:space="preserve">and for creating novel strain designs that produce </w:delText>
        </w:r>
        <w:r w:rsidR="00080C5F" w:rsidDel="0003090D">
          <w:delText>industrially relevant products.</w:delText>
        </w:r>
        <w:r w:rsidR="00E02303" w:rsidDel="0003090D">
          <w:delText xml:space="preserve"> Additionally, </w:delText>
        </w:r>
        <w:r w:rsidR="00B273EF" w:rsidDel="0003090D">
          <w:delText>its</w:delText>
        </w:r>
        <w:r w:rsidR="00172424" w:rsidDel="0003090D">
          <w:delText xml:space="preserve"> established ability to thrive </w:delText>
        </w:r>
        <w:r w:rsidR="00172424" w:rsidDel="0003090D">
          <w:lastRenderedPageBreak/>
          <w:delText>in</w:delText>
        </w:r>
        <w:r w:rsidR="00E02303" w:rsidDel="0003090D">
          <w:delText xml:space="preserve"> anaerobic chemostats </w:delText>
        </w:r>
        <w:r w:rsidR="00172424" w:rsidDel="0003090D">
          <w:fldChar w:fldCharType="begin"/>
        </w:r>
        <w:r w:rsidR="007A2B72" w:rsidDel="0003090D">
          <w:delInstrText xml:space="preserve"> ADDIN ZOTERO_ITEM CSL_CITATION {"citationID":"tv9c7h725","properties":{"formattedCitation":"(15)","plainCitation":"(15)"},"citationItems":[{"id":21,"uris":["http://zotero.org/users/2565720/items/DQ6NM29D"],"uri":["http://zotero.org/users/2565720/items/DQ6NM29D"],"itemData":{"id":21,"type":"article-journal","title":"Continuous culture of Methanococcus maripaludis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delInstrText>
        </w:r>
        <w:r w:rsidR="00172424" w:rsidDel="0003090D">
          <w:fldChar w:fldCharType="separate"/>
        </w:r>
        <w:r w:rsidR="007A2B72" w:rsidRPr="007A2B72" w:rsidDel="0003090D">
          <w:rPr>
            <w:rFonts w:cs="Times New Roman"/>
          </w:rPr>
          <w:delText>(15)</w:delText>
        </w:r>
        <w:r w:rsidR="00172424" w:rsidDel="0003090D">
          <w:fldChar w:fldCharType="end"/>
        </w:r>
        <w:r w:rsidR="00E02303" w:rsidDel="0003090D">
          <w:delText xml:space="preserve"> allows for </w:delText>
        </w:r>
        <w:r w:rsidR="00983F37" w:rsidDel="0003090D">
          <w:delText xml:space="preserve">large scale </w:delText>
        </w:r>
        <w:r w:rsidR="00E02303" w:rsidDel="0003090D">
          <w:delText xml:space="preserve">steady state studies </w:delText>
        </w:r>
        <w:r w:rsidR="00B273EF" w:rsidDel="0003090D">
          <w:delText xml:space="preserve">or </w:delText>
        </w:r>
        <w:r w:rsidR="00E02303" w:rsidDel="0003090D">
          <w:delText xml:space="preserve">for </w:delText>
        </w:r>
        <w:r w:rsidR="007F7F53" w:rsidDel="0003090D">
          <w:delText>production of hetero</w:delText>
        </w:r>
        <w:r w:rsidR="00B273EF" w:rsidDel="0003090D">
          <w:delText>logous proteins</w:delText>
        </w:r>
        <w:r w:rsidR="00AE21C1" w:rsidDel="0003090D">
          <w:delText xml:space="preserve">, further solidifying its promise as a cell factory. </w:delText>
        </w:r>
      </w:del>
    </w:p>
    <w:p w14:paraId="21EC8832" w14:textId="38C8653D" w:rsidR="00535032" w:rsidDel="00231585" w:rsidRDefault="00467AD6" w:rsidP="00586344">
      <w:pPr>
        <w:spacing w:line="480" w:lineRule="auto"/>
        <w:rPr>
          <w:del w:id="270" w:author="T L" w:date="2015-10-15T14:17:00Z"/>
        </w:rPr>
      </w:pPr>
      <w:r>
        <w:t>Genome scale metabolic reconstructions</w:t>
      </w:r>
      <w:r w:rsidR="00535032">
        <w:t xml:space="preserve"> are powerful tools that </w:t>
      </w:r>
      <w:r w:rsidR="00AE21C1">
        <w:t>map</w:t>
      </w:r>
      <w:r w:rsidR="009D0324">
        <w:t xml:space="preserve"> </w:t>
      </w:r>
      <w:ins w:id="271" w:author="T L" w:date="2015-11-05T13:19:00Z">
        <w:r w:rsidR="00966787">
          <w:t xml:space="preserve">and elucidate </w:t>
        </w:r>
      </w:ins>
      <w:r w:rsidR="009D0324">
        <w:t>metabolic pathways</w:t>
      </w:r>
      <w:ins w:id="272" w:author="T L" w:date="2015-11-05T13:19:00Z">
        <w:r w:rsidR="00966787">
          <w:t xml:space="preserve">. </w:t>
        </w:r>
      </w:ins>
      <w:del w:id="273" w:author="T L" w:date="2015-11-05T14:08:00Z">
        <w:r w:rsidR="009D0324" w:rsidDel="00AD1E85">
          <w:delText xml:space="preserve"> </w:delText>
        </w:r>
      </w:del>
      <w:del w:id="274" w:author="T L" w:date="2015-11-05T13:20:00Z">
        <w:r w:rsidR="009D0324" w:rsidDel="00966787">
          <w:delText xml:space="preserve">and </w:delText>
        </w:r>
      </w:del>
      <w:del w:id="275" w:author="T L" w:date="2015-11-05T14:08:00Z">
        <w:r w:rsidR="00AE21C1" w:rsidDel="00AD1E85">
          <w:delText>aid in cell factory development by serving</w:delText>
        </w:r>
        <w:r w:rsidR="009D0324" w:rsidDel="00AD1E85">
          <w:delText xml:space="preserve"> as platforms for generating hypothetical strain designs</w:delText>
        </w:r>
        <w:r w:rsidR="00AE21C1" w:rsidDel="00AD1E85">
          <w:delText xml:space="preserve"> </w:delText>
        </w:r>
        <w:r w:rsidR="00AE21C1" w:rsidDel="00AD1E85">
          <w:fldChar w:fldCharType="begin"/>
        </w:r>
        <w:r w:rsidR="00AE21C1" w:rsidDel="00AD1E85">
          <w:delInstrText xml:space="preserve"> ADDIN ZOTERO_ITEM CSL_CITATION {"citationID":"31f6bibgc","properties":{"formattedCitation":"(16)","plainCitation":"(1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schema":"https://github.com/citation-style-language/schema/raw/master/csl-citation.json"} </w:delInstrText>
        </w:r>
        <w:r w:rsidR="00AE21C1" w:rsidDel="00AD1E85">
          <w:fldChar w:fldCharType="separate"/>
        </w:r>
        <w:r w:rsidR="00AE21C1" w:rsidRPr="00AE21C1" w:rsidDel="00AD1E85">
          <w:rPr>
            <w:rFonts w:cs="Times New Roman"/>
          </w:rPr>
          <w:delText>(16)</w:delText>
        </w:r>
        <w:r w:rsidR="00AE21C1" w:rsidDel="00AD1E85">
          <w:fldChar w:fldCharType="end"/>
        </w:r>
        <w:r w:rsidR="009D0324" w:rsidDel="00AD1E85">
          <w:delText>.</w:delText>
        </w:r>
        <w:r w:rsidR="00172424" w:rsidDel="00AD1E85">
          <w:delText xml:space="preserve"> </w:delText>
        </w:r>
      </w:del>
      <w:r w:rsidR="00172424">
        <w:t>T</w:t>
      </w:r>
      <w:r w:rsidR="009D0324">
        <w:t xml:space="preserve">hey </w:t>
      </w:r>
      <w:r w:rsidR="003523DD">
        <w:t>are</w:t>
      </w:r>
      <w:r w:rsidR="00535032">
        <w:t xml:space="preserve"> organism knowledge </w:t>
      </w:r>
      <w:ins w:id="276" w:author="T L" w:date="2015-11-05T15:33:00Z">
        <w:r w:rsidR="00F239B0">
          <w:t>data</w:t>
        </w:r>
      </w:ins>
      <w:r w:rsidR="00535032">
        <w:t xml:space="preserve">bases </w:t>
      </w:r>
      <w:ins w:id="277" w:author="T L" w:date="2015-11-05T15:33:00Z">
        <w:r w:rsidR="00F239B0">
          <w:t xml:space="preserve">that can be used </w:t>
        </w:r>
      </w:ins>
      <w:del w:id="278" w:author="T L" w:date="2015-11-05T13:54:00Z">
        <w:r w:rsidR="00535032" w:rsidDel="004345D8">
          <w:delText xml:space="preserve">and </w:delText>
        </w:r>
      </w:del>
      <w:ins w:id="279" w:author="T L" w:date="2015-11-05T15:33:00Z">
        <w:r w:rsidR="00F239B0">
          <w:t xml:space="preserve">for </w:t>
        </w:r>
      </w:ins>
      <w:ins w:id="280" w:author="T L" w:date="2015-11-05T15:35:00Z">
        <w:r w:rsidR="00F239B0">
          <w:t xml:space="preserve">simulating steady-state growth via flux balance analysis (FBA) </w:t>
        </w:r>
        <w:r w:rsidR="00F239B0">
          <w:fldChar w:fldCharType="begin"/>
        </w:r>
        <w:r w:rsidR="00F239B0">
          <w:instrText xml:space="preserve"> ADDIN ZOTERO_ITEM CSL_CITATION {"citationID":"23mmrtdbtu","properties":{"formattedCitation":"(17)","plainCitation":"(17)"},"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F239B0" w:rsidRPr="00AE21C1">
          <w:rPr>
            <w:rFonts w:cs="Times New Roman"/>
          </w:rPr>
          <w:t>(17)</w:t>
        </w:r>
        <w:r w:rsidR="00F239B0">
          <w:fldChar w:fldCharType="end"/>
        </w:r>
        <w:r w:rsidR="003840C4">
          <w:t xml:space="preserve">, </w:t>
        </w:r>
      </w:ins>
      <w:ins w:id="281" w:author="T L" w:date="2015-11-05T15:50:00Z">
        <w:r w:rsidR="003840C4">
          <w:t>b</w:t>
        </w:r>
      </w:ins>
      <w:ins w:id="282" w:author="T L" w:date="2015-11-05T15:35:00Z">
        <w:r w:rsidR="00F239B0">
          <w:t xml:space="preserve">y </w:t>
        </w:r>
      </w:ins>
      <w:ins w:id="283" w:author="T L" w:date="2015-11-05T15:33:00Z">
        <w:r w:rsidR="00F239B0">
          <w:t>generating</w:t>
        </w:r>
      </w:ins>
      <w:del w:id="284" w:author="T L" w:date="2015-11-05T15:33:00Z">
        <w:r w:rsidR="00535032" w:rsidDel="00F239B0">
          <w:delText>can be</w:delText>
        </w:r>
        <w:r w:rsidDel="00F239B0">
          <w:delText xml:space="preserve"> made into</w:delText>
        </w:r>
      </w:del>
      <w:r>
        <w:t xml:space="preserve"> </w:t>
      </w:r>
      <w:r w:rsidR="00172424">
        <w:t xml:space="preserve">constraint-based </w:t>
      </w:r>
      <w:r>
        <w:t>models</w:t>
      </w:r>
      <w:ins w:id="285" w:author="T L" w:date="2015-11-05T15:37:00Z">
        <w:r w:rsidR="00005CD4">
          <w:t>.  From these, different metabolic scenarios can be hypothesized and tested experimentally</w:t>
        </w:r>
      </w:ins>
      <w:del w:id="286" w:author="T L" w:date="2015-11-05T16:14:00Z">
        <w:r w:rsidRPr="00005CD4" w:rsidDel="00EB7B98">
          <w:rPr>
            <w:highlight w:val="yellow"/>
            <w:rPrChange w:id="287" w:author="T L" w:date="2015-11-05T15:39:00Z">
              <w:rPr/>
            </w:rPrChange>
          </w:rPr>
          <w:delText xml:space="preserve"> </w:delText>
        </w:r>
      </w:del>
      <w:del w:id="288" w:author="T L" w:date="2015-11-05T15:33:00Z">
        <w:r w:rsidRPr="00005CD4" w:rsidDel="00F239B0">
          <w:rPr>
            <w:highlight w:val="yellow"/>
            <w:rPrChange w:id="289" w:author="T L" w:date="2015-11-05T15:39:00Z">
              <w:rPr/>
            </w:rPrChange>
          </w:rPr>
          <w:delText>that</w:delText>
        </w:r>
        <w:r w:rsidR="00535032" w:rsidRPr="00005CD4" w:rsidDel="00F239B0">
          <w:rPr>
            <w:highlight w:val="yellow"/>
            <w:rPrChange w:id="290" w:author="T L" w:date="2015-11-05T15:39:00Z">
              <w:rPr/>
            </w:rPrChange>
          </w:rPr>
          <w:delText xml:space="preserve"> </w:delText>
        </w:r>
        <w:r w:rsidRPr="00005CD4" w:rsidDel="00F239B0">
          <w:rPr>
            <w:highlight w:val="yellow"/>
            <w:rPrChange w:id="291" w:author="T L" w:date="2015-11-05T15:39:00Z">
              <w:rPr/>
            </w:rPrChange>
          </w:rPr>
          <w:delText>predict</w:delText>
        </w:r>
      </w:del>
      <w:del w:id="292" w:author="T L" w:date="2015-11-05T16:14:00Z">
        <w:r w:rsidR="00535032" w:rsidRPr="00005CD4" w:rsidDel="00EB7B98">
          <w:rPr>
            <w:highlight w:val="yellow"/>
            <w:rPrChange w:id="293" w:author="T L" w:date="2015-11-05T15:39:00Z">
              <w:rPr/>
            </w:rPrChange>
          </w:rPr>
          <w:delText xml:space="preserve"> growth phenotypes </w:delText>
        </w:r>
      </w:del>
      <w:del w:id="294" w:author="T L" w:date="2015-11-05T15:34:00Z">
        <w:r w:rsidR="00535032" w:rsidRPr="00005CD4" w:rsidDel="00F239B0">
          <w:rPr>
            <w:highlight w:val="yellow"/>
            <w:rPrChange w:id="295" w:author="T L" w:date="2015-11-05T15:39:00Z">
              <w:rPr/>
            </w:rPrChange>
          </w:rPr>
          <w:delText xml:space="preserve">for </w:delText>
        </w:r>
      </w:del>
      <w:del w:id="296" w:author="T L" w:date="2015-11-05T13:21:00Z">
        <w:r w:rsidR="00535032" w:rsidRPr="00005CD4" w:rsidDel="00966787">
          <w:rPr>
            <w:highlight w:val="yellow"/>
            <w:rPrChange w:id="297" w:author="T L" w:date="2015-11-05T15:39:00Z">
              <w:rPr/>
            </w:rPrChange>
          </w:rPr>
          <w:delText>potential wet lab experiments</w:delText>
        </w:r>
      </w:del>
      <w:del w:id="298" w:author="T L" w:date="2015-11-05T15:36:00Z">
        <w:r w:rsidR="00666EBB" w:rsidRPr="00005CD4" w:rsidDel="00F239B0">
          <w:rPr>
            <w:highlight w:val="yellow"/>
            <w:rPrChange w:id="299" w:author="T L" w:date="2015-11-05T15:39:00Z">
              <w:rPr/>
            </w:rPrChange>
          </w:rPr>
          <w:delText xml:space="preserve"> by </w:delText>
        </w:r>
      </w:del>
      <w:del w:id="300" w:author="T L" w:date="2015-11-05T15:35:00Z">
        <w:r w:rsidR="00666EBB" w:rsidRPr="00005CD4" w:rsidDel="00F239B0">
          <w:rPr>
            <w:highlight w:val="yellow"/>
            <w:rPrChange w:id="301" w:author="T L" w:date="2015-11-05T15:39:00Z">
              <w:rPr/>
            </w:rPrChange>
          </w:rPr>
          <w:delText>simulating steady-state growth via flux balance analysis (FBA)</w:delText>
        </w:r>
        <w:r w:rsidR="00172424" w:rsidRPr="00005CD4" w:rsidDel="00F239B0">
          <w:rPr>
            <w:highlight w:val="yellow"/>
            <w:rPrChange w:id="302" w:author="T L" w:date="2015-11-05T15:39:00Z">
              <w:rPr/>
            </w:rPrChange>
          </w:rPr>
          <w:delText xml:space="preserve"> </w:delText>
        </w:r>
        <w:r w:rsidR="00172424" w:rsidRPr="00005CD4" w:rsidDel="00F239B0">
          <w:rPr>
            <w:highlight w:val="yellow"/>
            <w:rPrChange w:id="303" w:author="T L" w:date="2015-11-05T15:39:00Z">
              <w:rPr/>
            </w:rPrChange>
          </w:rPr>
          <w:fldChar w:fldCharType="begin"/>
        </w:r>
        <w:r w:rsidR="00AE21C1" w:rsidRPr="00005CD4" w:rsidDel="00F239B0">
          <w:rPr>
            <w:highlight w:val="yellow"/>
            <w:rPrChange w:id="304" w:author="T L" w:date="2015-11-05T15:39:00Z">
              <w:rPr/>
            </w:rPrChange>
          </w:rPr>
          <w:delInstrText xml:space="preserve"> ADDIN ZOTERO_ITEM CSL_CITATION {"citationID":"23mmrtdbtu","properties":{"formattedCitation":"(17)","plainCitation":"(17)"},"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delInstrText>
        </w:r>
        <w:r w:rsidR="00172424" w:rsidRPr="00005CD4" w:rsidDel="00F239B0">
          <w:rPr>
            <w:highlight w:val="yellow"/>
            <w:rPrChange w:id="305" w:author="T L" w:date="2015-11-05T15:39:00Z">
              <w:rPr/>
            </w:rPrChange>
          </w:rPr>
          <w:fldChar w:fldCharType="separate"/>
        </w:r>
        <w:r w:rsidR="00AE21C1" w:rsidRPr="00005CD4" w:rsidDel="00F239B0">
          <w:rPr>
            <w:rFonts w:cs="Times New Roman"/>
            <w:highlight w:val="yellow"/>
            <w:rPrChange w:id="306" w:author="T L" w:date="2015-11-05T15:39:00Z">
              <w:rPr>
                <w:rFonts w:cs="Times New Roman"/>
              </w:rPr>
            </w:rPrChange>
          </w:rPr>
          <w:delText>(17)</w:delText>
        </w:r>
        <w:r w:rsidR="00172424" w:rsidRPr="00005CD4" w:rsidDel="00F239B0">
          <w:rPr>
            <w:highlight w:val="yellow"/>
            <w:rPrChange w:id="307" w:author="T L" w:date="2015-11-05T15:39:00Z">
              <w:rPr/>
            </w:rPrChange>
          </w:rPr>
          <w:fldChar w:fldCharType="end"/>
        </w:r>
        <w:r w:rsidR="00172424" w:rsidRPr="00005CD4" w:rsidDel="00F239B0">
          <w:rPr>
            <w:highlight w:val="yellow"/>
            <w:rPrChange w:id="308" w:author="T L" w:date="2015-11-05T15:39:00Z">
              <w:rPr/>
            </w:rPrChange>
          </w:rPr>
          <w:delText>.</w:delText>
        </w:r>
        <w:r w:rsidR="00535032" w:rsidRPr="00005CD4" w:rsidDel="00F239B0">
          <w:rPr>
            <w:highlight w:val="yellow"/>
            <w:rPrChange w:id="309" w:author="T L" w:date="2015-11-05T15:39:00Z">
              <w:rPr/>
            </w:rPrChange>
          </w:rPr>
          <w:delText xml:space="preserve"> </w:delText>
        </w:r>
      </w:del>
      <w:ins w:id="310" w:author="T L" w:date="2015-11-05T14:08:00Z">
        <w:r w:rsidR="00AD1E85">
          <w:t xml:space="preserve">. </w:t>
        </w:r>
      </w:ins>
      <w:del w:id="311" w:author="T L" w:date="2015-11-05T13:55:00Z">
        <w:r w:rsidR="009D0324" w:rsidDel="004345D8">
          <w:delText>Their</w:delText>
        </w:r>
        <w:r w:rsidR="00586344" w:rsidDel="004345D8">
          <w:delText xml:space="preserve"> valuable </w:delText>
        </w:r>
        <w:r w:rsidR="009D0324" w:rsidDel="004345D8">
          <w:delText xml:space="preserve">ability to </w:delText>
        </w:r>
        <w:r w:rsidR="002E4EC0" w:rsidDel="004345D8">
          <w:delText>represent</w:delText>
        </w:r>
        <w:r w:rsidR="009D0324" w:rsidDel="004345D8">
          <w:delText xml:space="preserve"> metabolism has</w:delText>
        </w:r>
      </w:del>
      <w:ins w:id="312" w:author="T L" w:date="2015-11-05T13:55:00Z">
        <w:r w:rsidR="004345D8">
          <w:t>They have</w:t>
        </w:r>
      </w:ins>
      <w:r w:rsidR="00586344">
        <w:t xml:space="preserve"> helped guide metabolic engineering efforts for production of industrial biochemical</w:t>
      </w:r>
      <w:r w:rsidR="00AE21C1">
        <w:t>s</w:t>
      </w:r>
      <w:r w:rsidR="00586344">
        <w:t xml:space="preserve"> in multiple organisms </w:t>
      </w:r>
      <w:r w:rsidR="00586344">
        <w:fldChar w:fldCharType="begin"/>
      </w:r>
      <w:r w:rsidR="00AE21C1">
        <w:instrText xml:space="preserve"> ADDIN ZOTERO_ITEM CSL_CITATION {"citationID":"gMaZT752","properties":{"formattedCitation":"(16, 18)","plainCitation":"(16, 18)"},"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AE21C1" w:rsidRPr="00AE21C1">
        <w:rPr>
          <w:rFonts w:cs="Times New Roman"/>
        </w:rPr>
        <w:t>(16, 18)</w:t>
      </w:r>
      <w:r w:rsidR="00586344">
        <w:fldChar w:fldCharType="end"/>
      </w:r>
      <w:r w:rsidR="00586344">
        <w:t xml:space="preserve">. </w:t>
      </w:r>
      <w:ins w:id="313" w:author="T L" w:date="2015-11-05T16:18:00Z">
        <w:r w:rsidR="00CB5F53">
          <w:t xml:space="preserve">Similarly, </w:t>
        </w:r>
      </w:ins>
      <w:del w:id="314" w:author="T L" w:date="2015-11-05T16:17:00Z">
        <w:r w:rsidR="009D0324" w:rsidDel="00CB5F53">
          <w:delText>Constructing a</w:delText>
        </w:r>
      </w:del>
      <w:ins w:id="315" w:author="T L" w:date="2015-11-05T16:17:00Z">
        <w:r w:rsidR="00CB5F53">
          <w:t>a</w:t>
        </w:r>
      </w:ins>
      <w:r w:rsidR="009D0324">
        <w:t xml:space="preserve"> genome scale metabolic reconstruction for </w:t>
      </w:r>
      <w:r w:rsidR="009D0324">
        <w:rPr>
          <w:i/>
        </w:rPr>
        <w:t xml:space="preserve">M. maripaludis </w:t>
      </w:r>
      <w:r w:rsidR="009D0324">
        <w:t xml:space="preserve">would </w:t>
      </w:r>
      <w:del w:id="316" w:author="T L" w:date="2015-11-05T16:19:00Z">
        <w:r w:rsidR="009D0324" w:rsidDel="00CB5F53">
          <w:delText xml:space="preserve">therefore have </w:delText>
        </w:r>
        <w:r w:rsidR="00535032" w:rsidDel="00CB5F53">
          <w:delText>promise for</w:delText>
        </w:r>
      </w:del>
      <w:ins w:id="317" w:author="T L" w:date="2015-11-05T16:19:00Z">
        <w:r w:rsidR="00CB5F53">
          <w:t>not only provide for a</w:t>
        </w:r>
      </w:ins>
      <w:r w:rsidR="00535032">
        <w:t xml:space="preserve"> </w:t>
      </w:r>
      <w:r w:rsidR="009D0324">
        <w:t xml:space="preserve">better understanding methanogenesis </w:t>
      </w:r>
      <w:del w:id="318" w:author="T L" w:date="2015-11-05T16:19:00Z">
        <w:r w:rsidR="009D0324" w:rsidDel="00CB5F53">
          <w:delText>and for</w:delText>
        </w:r>
      </w:del>
      <w:ins w:id="319" w:author="T L" w:date="2015-11-05T16:19:00Z">
        <w:r w:rsidR="00CB5F53">
          <w:t xml:space="preserve"> but also for</w:t>
        </w:r>
      </w:ins>
      <w:r w:rsidR="009D0324">
        <w:t xml:space="preserve"> </w:t>
      </w:r>
      <w:r w:rsidR="00535032">
        <w:t xml:space="preserve">guiding metabolic engineering efforts </w:t>
      </w:r>
      <w:r w:rsidR="009D0324">
        <w:t xml:space="preserve">that </w:t>
      </w:r>
      <w:ins w:id="320" w:author="T L" w:date="2015-11-05T16:19:00Z">
        <w:r w:rsidR="00CB5F53">
          <w:t xml:space="preserve">could </w:t>
        </w:r>
      </w:ins>
      <w:r w:rsidR="009D0324">
        <w:t>harness</w:t>
      </w:r>
      <w:r w:rsidR="00535032">
        <w:t xml:space="preserve"> the unique metabolism of </w:t>
      </w:r>
      <w:r w:rsidR="003523DD">
        <w:t>this</w:t>
      </w:r>
      <w:r w:rsidR="00535032">
        <w:t xml:space="preserve"> hydrogenotrophic methanogen. </w:t>
      </w:r>
      <w:ins w:id="321" w:author="T L" w:date="2015-11-05T16:20:00Z">
        <w:r w:rsidR="00CB5F53">
          <w:t xml:space="preserve">Other groups have already created </w:t>
        </w:r>
      </w:ins>
      <w:ins w:id="322" w:author="T L" w:date="2015-11-05T22:30:00Z">
        <w:r w:rsidR="00BA12DD">
          <w:t>metabolic models</w:t>
        </w:r>
      </w:ins>
      <w:ins w:id="323" w:author="T L" w:date="2015-11-05T16:20:00Z">
        <w:r w:rsidR="00CB5F53">
          <w:t xml:space="preserve"> of </w:t>
        </w:r>
      </w:ins>
    </w:p>
    <w:p w14:paraId="4743D036" w14:textId="740B7933" w:rsidR="007F0F45" w:rsidRDefault="002E4EC0" w:rsidP="00586344">
      <w:pPr>
        <w:spacing w:line="480" w:lineRule="auto"/>
      </w:pPr>
      <w:del w:id="324" w:author="T L" w:date="2015-10-15T14:16:00Z">
        <w:r w:rsidDel="00231585">
          <w:delText xml:space="preserve">The genome of the </w:delText>
        </w:r>
        <w:r w:rsidRPr="00FC7166" w:rsidDel="00231585">
          <w:rPr>
            <w:i/>
          </w:rPr>
          <w:delText>M. maripaludis S2</w:delText>
        </w:r>
        <w:r w:rsidDel="00231585">
          <w:delText xml:space="preserve"> has been sequenced </w:delText>
        </w:r>
        <w:r w:rsidDel="00231585">
          <w:fldChar w:fldCharType="begin"/>
        </w:r>
        <w:r w:rsidR="007A2B72" w:rsidDel="00231585">
          <w:delInstrText xml:space="preserve"> ADDIN ZOTERO_ITEM CSL_CITATION {"citationID":"1j8jf3kfgm","properties":{"formattedCitation":"(13)","plainCitation":"(13)"},"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delInstrText>
        </w:r>
        <w:r w:rsidDel="00231585">
          <w:fldChar w:fldCharType="separate"/>
        </w:r>
        <w:r w:rsidR="007A2B72" w:rsidRPr="007A2B72" w:rsidDel="00231585">
          <w:rPr>
            <w:rFonts w:cs="Times New Roman"/>
          </w:rPr>
          <w:delText>(13)</w:delText>
        </w:r>
        <w:r w:rsidDel="00231585">
          <w:fldChar w:fldCharType="end"/>
        </w:r>
        <w:r w:rsidDel="00231585">
          <w:delText xml:space="preserve"> and a transcriptome </w:delText>
        </w:r>
        <w:r w:rsidR="007F0F45" w:rsidDel="00231585">
          <w:fldChar w:fldCharType="begin"/>
        </w:r>
        <w:r w:rsidR="00AE21C1" w:rsidDel="00231585">
          <w:delInstrText xml:space="preserve"> ADDIN ZOTERO_ITEM CSL_CITATION {"citationID":"8dkfj3kpa","properties":{"formattedCitation":"(19)","plainCitation":"(19)"},"citationItems":[{"id":157,"uris":["http://zotero.org/users/2565720/items/FTQQZUTD"],"uri":["http://zotero.org/users/2565720/items/FTQQZUTD"],"itemData":{"id":15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note":"PMID: 24089473","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PMID":"24089473"}}],"schema":"https://github.com/citation-style-language/schema/raw/master/csl-citation.json"} </w:delInstrText>
        </w:r>
        <w:r w:rsidR="007F0F45" w:rsidDel="00231585">
          <w:fldChar w:fldCharType="separate"/>
        </w:r>
        <w:r w:rsidR="00AE21C1" w:rsidRPr="00AE21C1" w:rsidDel="00231585">
          <w:rPr>
            <w:rFonts w:cs="Times New Roman"/>
          </w:rPr>
          <w:delText>(19)</w:delText>
        </w:r>
        <w:r w:rsidR="007F0F45" w:rsidDel="00231585">
          <w:fldChar w:fldCharType="end"/>
        </w:r>
        <w:r w:rsidDel="00231585">
          <w:delText xml:space="preserve"> as well as its proteome </w:delText>
        </w:r>
        <w:r w:rsidDel="00231585">
          <w:fldChar w:fldCharType="begin"/>
        </w:r>
        <w:r w:rsidR="00AE21C1" w:rsidDel="00231585">
          <w:delInstrText xml:space="preserve"> ADDIN ZOTERO_ITEM CSL_CITATION {"citationID":"2bqh3o9bkr","properties":{"formattedCitation":"(20)","plainCitation":"(20)"},"citationItems":[{"id":350,"uris":["http://zotero.org/users/2565720/items/RJM2BIUV"],"uri":["http://zotero.org/users/2565720/items/RJM2BIUV"],"itemData":{"id":350,"type":"article-journal","title":"Quantitative proteomics of nutrient limitation in the hydrogenotrophic methanogen Methanococcus maripaludis","container-title":"BMC Microbiology","page":"149","volume":"9","issue":"1","source":"www.biomedcentral.com","abstract":"PMID: 19627604","DOI":"10.1186/1471-2180-9-149","ISSN":"1471-2180","note":"PMID: 19627604","language":"en","author":[{"family":"Xia","given":"Qiangwei"},{"family":"Wang","given":"Tiansong"},{"family":"Hendrickson","given":"Erik L."},{"family":"Lie","given":"Thomas J."},{"family":"Hackett","given":"Murray"},{"family":"Leigh","given":"John A."}],"issued":{"date-parts":[["2009",7,23]]},"PMID":"19627604"}}],"schema":"https://github.com/citation-style-language/schema/raw/master/csl-citation.json"} </w:delInstrText>
        </w:r>
        <w:r w:rsidDel="00231585">
          <w:fldChar w:fldCharType="separate"/>
        </w:r>
        <w:r w:rsidR="00AE21C1" w:rsidRPr="00AE21C1" w:rsidDel="00231585">
          <w:rPr>
            <w:rFonts w:cs="Times New Roman"/>
          </w:rPr>
          <w:delText>(20)</w:delText>
        </w:r>
        <w:r w:rsidDel="00231585">
          <w:fldChar w:fldCharType="end"/>
        </w:r>
        <w:r w:rsidDel="00231585">
          <w:delText xml:space="preserve"> has been published. Together wi</w:delText>
        </w:r>
        <w:r w:rsidR="007F0F45" w:rsidDel="00231585">
          <w:delText>th these previous systems-based efforts</w:delText>
        </w:r>
        <w:r w:rsidDel="00231585">
          <w:delText xml:space="preserve">, </w:delText>
        </w:r>
        <w:r w:rsidR="007F0F45" w:rsidDel="00231585">
          <w:delText>a metabolic model would</w:delText>
        </w:r>
        <w:r w:rsidDel="00231585">
          <w:delText xml:space="preserve"> </w:delText>
        </w:r>
        <w:r w:rsidR="00AE21C1" w:rsidDel="00231585">
          <w:delText>complete</w:delText>
        </w:r>
        <w:r w:rsidR="007F0F45" w:rsidDel="00231585">
          <w:delText xml:space="preserve"> a</w:delText>
        </w:r>
        <w:r w:rsidDel="00231585">
          <w:delText xml:space="preserve"> </w:delText>
        </w:r>
        <w:r w:rsidR="003523DD" w:rsidDel="00231585">
          <w:delText>multifaceted</w:delText>
        </w:r>
        <w:r w:rsidDel="00231585">
          <w:delText xml:space="preserve"> approach to understanding </w:delText>
        </w:r>
        <w:r w:rsidR="00AE21C1" w:rsidDel="00231585">
          <w:delText>its</w:delText>
        </w:r>
        <w:r w:rsidDel="00231585">
          <w:delText xml:space="preserve"> unique biology as </w:delText>
        </w:r>
        <w:r w:rsidR="007F0F45" w:rsidDel="00231585">
          <w:delText>we could</w:delText>
        </w:r>
        <w:r w:rsidDel="00231585">
          <w:delText xml:space="preserve"> study selecte</w:delText>
        </w:r>
        <w:r w:rsidR="00A3475A" w:rsidDel="00231585">
          <w:delText>d pathways through biochemical or genetic approaches</w:delText>
        </w:r>
        <w:r w:rsidDel="00231585">
          <w:delText>.</w:delText>
        </w:r>
        <w:r w:rsidR="00A3475A" w:rsidDel="00231585">
          <w:delText xml:space="preserve"> </w:delText>
        </w:r>
      </w:del>
      <w:r w:rsidR="00DD75BA">
        <w:rPr>
          <w:i/>
        </w:rPr>
        <w:t>M. maripaludis</w:t>
      </w:r>
      <w:ins w:id="325" w:author="T L" w:date="2015-11-05T16:21:00Z">
        <w:r w:rsidR="00CB5F53">
          <w:t xml:space="preserve">; </w:t>
        </w:r>
      </w:ins>
      <w:del w:id="326" w:author="T L" w:date="2015-11-05T16:21:00Z">
        <w:r w:rsidR="00DD75BA" w:rsidDel="00CB5F53">
          <w:rPr>
            <w:i/>
          </w:rPr>
          <w:delText xml:space="preserve"> </w:delText>
        </w:r>
        <w:r w:rsidR="00DD75BA" w:rsidDel="00CB5F53">
          <w:delText xml:space="preserve">has already been metabolically reconstructed </w:delText>
        </w:r>
      </w:del>
      <w:r w:rsidR="00DD75BA">
        <w:t xml:space="preserve">as part of a mutualistic community model with </w:t>
      </w:r>
      <w:r w:rsidR="00DD75BA">
        <w:rPr>
          <w:i/>
        </w:rPr>
        <w:t xml:space="preserve">D. vulgaris </w:t>
      </w:r>
      <w:r w:rsidR="00DD75BA">
        <w:rPr>
          <w:i/>
        </w:rPr>
        <w:fldChar w:fldCharType="begin"/>
      </w:r>
      <w:r w:rsidR="00AE21C1">
        <w:rPr>
          <w:i/>
        </w:rPr>
        <w:instrText xml:space="preserve"> ADDIN ZOTERO_ITEM CSL_CITATION {"citationID":"1af40venu5","properties":{"formattedCitation":"(21)","plainCitation":"(21)"},"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AE21C1" w:rsidRPr="00AE21C1">
        <w:rPr>
          <w:rFonts w:cs="Times New Roman"/>
        </w:rPr>
        <w:t>(21)</w:t>
      </w:r>
      <w:r w:rsidR="00DD75BA">
        <w:rPr>
          <w:i/>
        </w:rPr>
        <w:fldChar w:fldCharType="end"/>
      </w:r>
      <w:r w:rsidR="00E76580">
        <w:rPr>
          <w:i/>
        </w:rPr>
        <w:t xml:space="preserve"> </w:t>
      </w:r>
      <w:del w:id="327" w:author="T L" w:date="2015-11-05T16:21:00Z">
        <w:r w:rsidR="00E76580" w:rsidDel="00CB5F53">
          <w:delText>and</w:delText>
        </w:r>
      </w:del>
      <w:ins w:id="328" w:author="T L" w:date="2015-11-05T22:32:00Z">
        <w:r w:rsidR="00BA12DD">
          <w:t xml:space="preserve">and under </w:t>
        </w:r>
      </w:ins>
      <w:ins w:id="329" w:author="T L" w:date="2015-11-05T22:33:00Z">
        <w:r w:rsidR="00BA12DD">
          <w:t>axenic</w:t>
        </w:r>
      </w:ins>
      <w:ins w:id="330" w:author="T L" w:date="2015-11-05T22:32:00Z">
        <w:r w:rsidR="00BA12DD">
          <w:t xml:space="preserve"> conditions</w:t>
        </w:r>
      </w:ins>
      <w:del w:id="331" w:author="T L" w:date="2015-11-05T16:21:00Z">
        <w:r w:rsidR="00E76580" w:rsidDel="00CB5F53">
          <w:delText xml:space="preserve"> </w:delText>
        </w:r>
      </w:del>
      <w:ins w:id="332" w:author="T L" w:date="2015-11-05T16:21:00Z">
        <w:r w:rsidR="00CB5F53">
          <w:t xml:space="preserve"> </w:t>
        </w:r>
      </w:ins>
      <w:del w:id="333" w:author="T L" w:date="2015-11-05T22:31:00Z">
        <w:r w:rsidR="00E76580" w:rsidDel="00BA12DD">
          <w:delText>as an isolate</w:delText>
        </w:r>
      </w:del>
      <w:del w:id="334" w:author="T L" w:date="2015-11-05T22:32:00Z">
        <w:r w:rsidR="00E76580" w:rsidDel="00BA12DD">
          <w:delText xml:space="preserve"> </w:delText>
        </w:r>
      </w:del>
      <w:r w:rsidR="00586344">
        <w:fldChar w:fldCharType="begin"/>
      </w:r>
      <w:r w:rsidR="00AE21C1">
        <w:instrText xml:space="preserve"> ADDIN ZOTERO_ITEM CSL_CITATION {"citationID":"45r95c3f8","properties":{"formattedCitation":"(22)","plainCitation":"(22)"},"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AE21C1" w:rsidRPr="00AE21C1">
        <w:rPr>
          <w:rFonts w:cs="Times New Roman"/>
        </w:rPr>
        <w:t>(22)</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del w:id="335" w:author="T L" w:date="2015-11-05T16:21:00Z">
        <w:r w:rsidR="00E76580" w:rsidDel="009C1745">
          <w:delText xml:space="preserve">one </w:delText>
        </w:r>
      </w:del>
      <w:ins w:id="336" w:author="T L" w:date="2015-11-05T16:21:00Z">
        <w:r w:rsidR="009C1745">
          <w:t xml:space="preserve">the </w:t>
        </w:r>
      </w:ins>
      <w:r w:rsidR="00E76580">
        <w:t xml:space="preserve">organism’s </w:t>
      </w:r>
      <w:r w:rsidR="00E76580">
        <w:lastRenderedPageBreak/>
        <w:t xml:space="preserve">metabolism </w:t>
      </w:r>
      <w:r w:rsidR="00E76580">
        <w:fldChar w:fldCharType="begin"/>
      </w:r>
      <w:r w:rsidR="00AE21C1">
        <w:instrText xml:space="preserve"> ADDIN ZOTERO_ITEM CSL_CITATION {"citationID":"1dltmdo1v","properties":{"formattedCitation":"(21)","plainCitation":"(21)"},"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AE21C1" w:rsidRPr="00AE21C1">
        <w:rPr>
          <w:rFonts w:cs="Times New Roman"/>
        </w:rPr>
        <w:t>(21)</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AE21C1">
        <w:instrText xml:space="preserve"> ADDIN ZOTERO_ITEM CSL_CITATION {"citationID":"1sdk81auok","properties":{"formattedCitation":"(22)","plainCitation":"(22)"},"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AE21C1" w:rsidRPr="00AE21C1">
        <w:rPr>
          <w:rFonts w:cs="Times New Roman"/>
        </w:rPr>
        <w:t>(22)</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t xml:space="preserve"> </w:t>
      </w:r>
    </w:p>
    <w:p w14:paraId="6DF817C7" w14:textId="4450C7CD" w:rsidR="00C31A11" w:rsidDel="00231585" w:rsidRDefault="009C1745" w:rsidP="00B042B4">
      <w:pPr>
        <w:spacing w:line="480" w:lineRule="auto"/>
        <w:rPr>
          <w:del w:id="337" w:author="T L" w:date="2015-10-15T14:20:00Z"/>
        </w:rPr>
      </w:pPr>
      <w:r>
        <w:t xml:space="preserve">In our model, </w:t>
      </w:r>
      <w:r w:rsidR="007F0F45">
        <w:t xml:space="preserve"> iMR544, </w:t>
      </w:r>
      <w:bookmarkStart w:id="338" w:name="_GoBack"/>
      <w:bookmarkEnd w:id="338"/>
      <w:ins w:id="339" w:author="T L" w:date="2015-11-05T16:22:00Z">
        <w:r>
          <w:t xml:space="preserve">we made </w:t>
        </w:r>
      </w:ins>
      <w:ins w:id="340" w:author="T L" w:date="2015-11-05T18:22:00Z">
        <w:r w:rsidR="00F819FC">
          <w:t>important</w:t>
        </w:r>
      </w:ins>
      <w:ins w:id="341" w:author="T L" w:date="2015-11-05T16:22:00Z">
        <w:r>
          <w:t xml:space="preserve"> refinements by updating various pathways</w:t>
        </w:r>
      </w:ins>
      <w:r w:rsidR="007F0F45">
        <w:rPr>
          <w:i/>
        </w:rPr>
        <w:t xml:space="preserve"> </w:t>
      </w:r>
      <w:r w:rsidR="007F0F45">
        <w:t xml:space="preserve">based on </w:t>
      </w:r>
      <w:ins w:id="342" w:author="T L" w:date="2015-11-05T16:23:00Z">
        <w:r>
          <w:t xml:space="preserve">recent </w:t>
        </w:r>
      </w:ins>
      <w:del w:id="343" w:author="T L" w:date="2015-11-05T16:23:00Z">
        <w:r w:rsidR="007F0F45" w:rsidDel="009C1745">
          <w:delText xml:space="preserve">biochemical </w:delText>
        </w:r>
      </w:del>
      <w:r w:rsidR="007F0F45">
        <w:t>literature</w:t>
      </w:r>
      <w:r w:rsidR="007F0F45">
        <w:rPr>
          <w:i/>
        </w:rPr>
        <w:t>.</w:t>
      </w:r>
      <w:ins w:id="344" w:author="T L" w:date="2015-11-05T16:25:00Z">
        <w:r>
          <w:t xml:space="preserve"> </w:t>
        </w:r>
      </w:ins>
      <w:ins w:id="345" w:author="T L" w:date="2015-11-05T18:22:00Z">
        <w:r w:rsidR="00F819FC">
          <w:t xml:space="preserve">The most critical was </w:t>
        </w:r>
      </w:ins>
      <w:ins w:id="346" w:author="T L" w:date="2015-11-05T16:25:00Z">
        <w:r w:rsidR="00F819FC">
          <w:t>the</w:t>
        </w:r>
        <w:r>
          <w:t xml:space="preserve"> </w:t>
        </w:r>
      </w:ins>
      <w:ins w:id="347" w:author="T L" w:date="2015-11-05T18:19:00Z">
        <w:r w:rsidR="00F819FC">
          <w:t>critical electron bifurcation step</w:t>
        </w:r>
      </w:ins>
      <w:ins w:id="348" w:author="T L" w:date="2015-11-05T16:25:00Z">
        <w:r>
          <w:t xml:space="preserve"> that has been </w:t>
        </w:r>
      </w:ins>
      <w:ins w:id="349" w:author="T L" w:date="2015-11-05T18:19:00Z">
        <w:r w:rsidR="00F819FC">
          <w:t>described above</w:t>
        </w:r>
      </w:ins>
      <w:ins w:id="350" w:author="T L" w:date="2015-11-05T18:22:00Z">
        <w:r w:rsidR="00F819FC">
          <w:t xml:space="preserve"> as it</w:t>
        </w:r>
      </w:ins>
      <w:ins w:id="351" w:author="T L" w:date="2015-11-05T16:25:00Z">
        <w:r w:rsidRPr="009C1745">
          <w:t xml:space="preserve"> </w:t>
        </w:r>
      </w:ins>
      <w:ins w:id="352" w:author="T L" w:date="2015-11-05T18:22:00Z">
        <w:r w:rsidR="00F819FC">
          <w:t>e</w:t>
        </w:r>
      </w:ins>
      <w:del w:id="353" w:author="T L" w:date="2015-11-05T16:25:00Z">
        <w:r w:rsidR="007F0F45" w:rsidRPr="002607EE" w:rsidDel="009C1745">
          <w:delText xml:space="preserve"> </w:delText>
        </w:r>
      </w:del>
      <w:del w:id="354" w:author="T L" w:date="2015-10-15T14:18:00Z">
        <w:r w:rsidR="007F0F45" w:rsidRPr="009C1745" w:rsidDel="00231585">
          <w:delText xml:space="preserve">With </w:delText>
        </w:r>
      </w:del>
      <w:del w:id="355" w:author="T L" w:date="2015-11-05T14:10:00Z">
        <w:r w:rsidR="007F0F45" w:rsidRPr="009C1745" w:rsidDel="00494656">
          <w:delText>iMR544, we</w:delText>
        </w:r>
        <w:r w:rsidR="00CA15A3" w:rsidRPr="009C1745" w:rsidDel="00494656">
          <w:delText xml:space="preserve"> have </w:delText>
        </w:r>
      </w:del>
      <w:del w:id="356" w:author="T L" w:date="2015-10-15T14:19:00Z">
        <w:r w:rsidR="00CA15A3" w:rsidRPr="009C1745" w:rsidDel="00231585">
          <w:delText xml:space="preserve">sought to </w:delText>
        </w:r>
        <w:r w:rsidR="007F0F45" w:rsidRPr="009C1745" w:rsidDel="00231585">
          <w:delText>accurately represent</w:delText>
        </w:r>
        <w:r w:rsidR="00CA15A3" w:rsidRPr="009C1745" w:rsidDel="00231585">
          <w:delText xml:space="preserve"> the </w:delText>
        </w:r>
        <w:r w:rsidR="00CB4BA9" w:rsidRPr="009C1745" w:rsidDel="00231585">
          <w:delText>crucial Wolfe cycle</w:delText>
        </w:r>
        <w:r w:rsidR="007F0F45" w:rsidRPr="009C1745" w:rsidDel="00231585">
          <w:delText xml:space="preserve">, particularly </w:delText>
        </w:r>
        <w:r w:rsidR="00E90ACA" w:rsidRPr="009C1745" w:rsidDel="00231585">
          <w:delText>the electron bifurcation step</w:delText>
        </w:r>
        <w:r w:rsidR="007F0F45" w:rsidRPr="009C1745" w:rsidDel="00231585">
          <w:delText>,</w:delText>
        </w:r>
        <w:r w:rsidR="00E90ACA" w:rsidRPr="009C1745" w:rsidDel="00231585">
          <w:delText xml:space="preserve"> </w:delText>
        </w:r>
      </w:del>
      <w:del w:id="357" w:author="T L" w:date="2015-11-05T16:27:00Z">
        <w:r w:rsidR="00E90ACA" w:rsidRPr="009C1745" w:rsidDel="009C1745">
          <w:delText>in our metabolic</w:delText>
        </w:r>
        <w:r w:rsidR="00B042B4" w:rsidRPr="009C1745" w:rsidDel="009C1745">
          <w:delText xml:space="preserve"> reconstruction</w:delText>
        </w:r>
        <w:r w:rsidR="007F0F45" w:rsidRPr="009C1745" w:rsidDel="009C1745">
          <w:delText xml:space="preserve"> </w:delText>
        </w:r>
      </w:del>
      <w:del w:id="358" w:author="T L" w:date="2015-10-15T14:28:00Z">
        <w:r w:rsidR="007F0F45" w:rsidRPr="009C1745" w:rsidDel="00FD7D2E">
          <w:delText xml:space="preserve">to </w:delText>
        </w:r>
      </w:del>
      <w:del w:id="359" w:author="T L" w:date="2015-10-15T14:19:00Z">
        <w:r w:rsidR="007F0F45" w:rsidDel="00231585">
          <w:delText>help</w:delText>
        </w:r>
        <w:r w:rsidR="00E90ACA" w:rsidDel="00231585">
          <w:delText xml:space="preserve"> </w:delText>
        </w:r>
      </w:del>
      <w:del w:id="360" w:author="T L" w:date="2015-11-05T18:22:00Z">
        <w:r w:rsidR="00E90ACA" w:rsidDel="00F819FC">
          <w:delText>e</w:delText>
        </w:r>
      </w:del>
      <w:r w:rsidR="00E90ACA">
        <w:t>xplain</w:t>
      </w:r>
      <w:ins w:id="361" w:author="T L" w:date="2015-10-15T14:29:00Z">
        <w:r w:rsidR="00FD7D2E">
          <w:t>s</w:t>
        </w:r>
      </w:ins>
      <w:r w:rsidR="00E90ACA">
        <w:t xml:space="preserve"> the ability for this organism to grow despite the lack of </w:t>
      </w:r>
      <w:ins w:id="362" w:author="T L" w:date="2015-11-05T18:23:00Z">
        <w:r w:rsidR="00A24003">
          <w:t xml:space="preserve">additional </w:t>
        </w:r>
      </w:ins>
      <w:r w:rsidR="00E90ACA">
        <w:t>membrane related energy coupling sites</w:t>
      </w:r>
      <w:ins w:id="363" w:author="T L" w:date="2015-11-05T18:20:00Z">
        <w:r w:rsidR="00F819FC">
          <w:t xml:space="preserve"> (ref)</w:t>
        </w:r>
      </w:ins>
      <w:r w:rsidR="007F0F45">
        <w:t>.</w:t>
      </w:r>
      <w:r w:rsidR="00F27938">
        <w:t xml:space="preserve"> </w:t>
      </w:r>
      <w:del w:id="364" w:author="T L" w:date="2015-11-05T18:23:00Z">
        <w:r w:rsidR="00F27938" w:rsidDel="004B6D79">
          <w:delText xml:space="preserve">Other </w:delText>
        </w:r>
      </w:del>
      <w:del w:id="365" w:author="T L" w:date="2015-11-05T14:10:00Z">
        <w:r w:rsidR="00F27938" w:rsidDel="00494656">
          <w:delText xml:space="preserve">improvements </w:delText>
        </w:r>
      </w:del>
      <w:del w:id="366" w:author="T L" w:date="2015-11-05T18:23:00Z">
        <w:r w:rsidR="00F27938" w:rsidDel="004B6D79">
          <w:delText>include eliminating</w:delText>
        </w:r>
      </w:del>
      <w:ins w:id="367" w:author="T L" w:date="2015-11-05T18:23:00Z">
        <w:r w:rsidR="004B6D79">
          <w:t>This also includes eliminating</w:t>
        </w:r>
      </w:ins>
      <w:r w:rsidR="00F27938">
        <w:t xml:space="preserve"> methanophenazine utilization</w:t>
      </w:r>
      <w:ins w:id="368" w:author="T L" w:date="2015-11-05T18:24:00Z">
        <w:r w:rsidR="004B6D79">
          <w:t xml:space="preserve"> and synthesis which is part of the membrane bound </w:t>
        </w:r>
      </w:ins>
      <w:ins w:id="369" w:author="T L" w:date="2015-11-05T22:33:00Z">
        <w:r w:rsidR="007E1FB5">
          <w:t xml:space="preserve">electron transport </w:t>
        </w:r>
      </w:ins>
      <w:ins w:id="370" w:author="T L" w:date="2015-11-05T18:24:00Z">
        <w:r w:rsidR="004B6D79">
          <w:t xml:space="preserve">system of the methylotrophic methanogens and absent </w:t>
        </w:r>
      </w:ins>
      <w:del w:id="371" w:author="T L" w:date="2015-11-05T18:24:00Z">
        <w:r w:rsidR="00F27938" w:rsidDel="004B6D79">
          <w:delText xml:space="preserve">, which is known not to occur </w:delText>
        </w:r>
      </w:del>
      <w:r w:rsidR="00F27938">
        <w:t xml:space="preserve">in hydrogenotrophic methanogens </w:t>
      </w:r>
      <w:r w:rsidR="00F27938">
        <w:fldChar w:fldCharType="begin"/>
      </w:r>
      <w:r w:rsidR="00E1148F">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E1148F" w:rsidRPr="00E1148F">
        <w:rPr>
          <w:rFonts w:cs="Times New Roman"/>
        </w:rPr>
        <w:t>(4)</w:t>
      </w:r>
      <w:r w:rsidR="00F27938">
        <w:fldChar w:fldCharType="end"/>
      </w:r>
      <w:ins w:id="372" w:author="T L" w:date="2015-11-05T18:25:00Z">
        <w:r w:rsidR="004B6D79">
          <w:t xml:space="preserve">.  Additional changes include </w:t>
        </w:r>
      </w:ins>
      <w:del w:id="373" w:author="T L" w:date="2015-11-05T18:25:00Z">
        <w:r w:rsidR="00F27938" w:rsidDel="004B6D79">
          <w:delText xml:space="preserve">, </w:delText>
        </w:r>
      </w:del>
      <w:del w:id="374" w:author="T L" w:date="2015-10-15T14:29:00Z">
        <w:r w:rsidR="007F0F45" w:rsidDel="00FD7D2E">
          <w:delText xml:space="preserve">correctly </w:delText>
        </w:r>
      </w:del>
      <w:ins w:id="375" w:author="T L" w:date="2015-10-15T14:29:00Z">
        <w:r w:rsidR="00FD7D2E">
          <w:t xml:space="preserve">a corrected </w:t>
        </w:r>
      </w:ins>
      <w:r w:rsidR="007F0F45">
        <w:t xml:space="preserve">sulfur assimilation </w:t>
      </w:r>
      <w:ins w:id="376" w:author="T L" w:date="2015-10-15T14:30:00Z">
        <w:r w:rsidR="00FD7D2E">
          <w:t xml:space="preserve">pathway </w:t>
        </w:r>
      </w:ins>
      <w:del w:id="377" w:author="T L" w:date="2015-10-15T14:30:00Z">
        <w:r w:rsidR="007F0F45" w:rsidDel="00FD7D2E">
          <w:delText xml:space="preserve">by </w:delText>
        </w:r>
        <w:r w:rsidR="00F27938" w:rsidDel="00FD7D2E">
          <w:delText>replacing sulfate with sulfide</w:delText>
        </w:r>
        <w:r w:rsidR="0008303F" w:rsidDel="00FD7D2E">
          <w:delText xml:space="preserve"> </w:delText>
        </w:r>
      </w:del>
      <w:r w:rsidR="0008303F">
        <w:fldChar w:fldCharType="begin"/>
      </w:r>
      <w:r w:rsidR="00AE21C1">
        <w:instrText xml:space="preserve"> ADDIN ZOTERO_ITEM CSL_CITATION {"citationID":"1h3qdse1eh","properties":{"formattedCitation":"(23)","plainCitation":"(23)"},"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AE21C1" w:rsidRPr="00AE21C1">
        <w:rPr>
          <w:rFonts w:cs="Times New Roman"/>
        </w:rPr>
        <w:t>(23)</w:t>
      </w:r>
      <w:r w:rsidR="0008303F">
        <w:fldChar w:fldCharType="end"/>
      </w:r>
      <w:r w:rsidR="00166CBF">
        <w:t xml:space="preserve">, and </w:t>
      </w:r>
      <w:del w:id="378" w:author="T L" w:date="2015-11-05T22:34:00Z">
        <w:r w:rsidR="00166CBF" w:rsidDel="007E1FB5">
          <w:delText xml:space="preserve">adding </w:delText>
        </w:r>
      </w:del>
      <w:ins w:id="379" w:author="T L" w:date="2015-11-05T22:34:00Z">
        <w:r w:rsidR="007E1FB5">
          <w:t xml:space="preserve">and the addition of </w:t>
        </w:r>
      </w:ins>
      <w:ins w:id="380" w:author="T L" w:date="2015-10-15T14:30:00Z">
        <w:r w:rsidR="00FD7D2E">
          <w:t xml:space="preserve">various </w:t>
        </w:r>
      </w:ins>
      <w:r w:rsidR="00166CBF">
        <w:t xml:space="preserve">biosynthesis pathways for all of the unique coenzymes involved in methanogenesis </w:t>
      </w:r>
      <w:r w:rsidR="00166CBF">
        <w:fldChar w:fldCharType="begin"/>
      </w:r>
      <w:r w:rsidR="00AE21C1">
        <w:instrText xml:space="preserve"> ADDIN ZOTERO_ITEM CSL_CITATION {"citationID":"27j6dj3qma","properties":{"formattedCitation":"(24)","plainCitation":"(24)"},"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AE21C1" w:rsidRPr="00AE21C1">
        <w:rPr>
          <w:rFonts w:cs="Times New Roman"/>
        </w:rPr>
        <w:t>(24)</w:t>
      </w:r>
      <w:r w:rsidR="00166CBF">
        <w:fldChar w:fldCharType="end"/>
      </w:r>
      <w:r w:rsidR="00166CBF">
        <w:t xml:space="preserve">. </w:t>
      </w:r>
      <w:r w:rsidR="00037BDF">
        <w:t xml:space="preserve">We </w:t>
      </w:r>
      <w:ins w:id="381" w:author="T L" w:date="2015-10-15T14:30:00Z">
        <w:r w:rsidR="00FD7D2E">
          <w:t xml:space="preserve">also </w:t>
        </w:r>
      </w:ins>
      <w:r w:rsidR="00037BDF">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AE21C1">
        <w:instrText xml:space="preserve"> ADDIN ZOTERO_ITEM CSL_CITATION {"citationID":"25fukdkllf","properties":{"formattedCitation":"(25)","plainCitation":"(25)"},"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AE21C1" w:rsidRPr="00AE21C1">
        <w:rPr>
          <w:rFonts w:cs="Times New Roman"/>
        </w:rPr>
        <w:t>(25)</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w:t>
      </w:r>
    </w:p>
    <w:p w14:paraId="4BFAB246" w14:textId="1DE21466" w:rsidR="00414739" w:rsidRPr="0077549E" w:rsidRDefault="00FA60EB" w:rsidP="00B042B4">
      <w:pPr>
        <w:spacing w:line="480" w:lineRule="auto"/>
      </w:pPr>
      <w:r>
        <w:t xml:space="preserve">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AE21C1">
        <w:instrText xml:space="preserve"> ADDIN ZOTERO_ITEM CSL_CITATION {"citationID":"3ufgh9csi","properties":{"formattedCitation":"(26)","plainCitation":"(26)"},"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AE21C1" w:rsidRPr="00AE21C1">
        <w:rPr>
          <w:rFonts w:cs="Times New Roman"/>
        </w:rPr>
        <w:t>(26)</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AE21C1">
        <w:instrText xml:space="preserve"> ADDIN ZOTERO_ITEM CSL_CITATION {"citationID":"bifkhgkpm","properties":{"formattedCitation":"(27, 28)","plainCitation":"(27, 28)"},"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AE21C1" w:rsidRPr="00AE21C1">
        <w:rPr>
          <w:rFonts w:cs="Times New Roman"/>
        </w:rPr>
        <w:t>(27, 28)</w:t>
      </w:r>
      <w:r w:rsidR="00C073FF">
        <w:fldChar w:fldCharType="end"/>
      </w:r>
      <w:r w:rsidR="00C073FF">
        <w:t xml:space="preserve">. Rather than apply thermodynamic constraints to every </w:t>
      </w:r>
      <w:r w:rsidR="00C073FF">
        <w:lastRenderedPageBreak/>
        <w:t xml:space="preserve">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7F0F45">
        <w:t>iMR544</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552457B8"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AE21C1">
        <w:instrText xml:space="preserve"> ADDIN ZOTERO_ITEM CSL_CITATION {"citationID":"s5ikv23n5","properties":{"formattedCitation":"(29)","plainCitation":"(29)"},"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AE21C1" w:rsidRPr="00AE21C1">
        <w:rPr>
          <w:rFonts w:cs="Times New Roman"/>
        </w:rPr>
        <w:t>(29)</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AE21C1">
        <w:instrText xml:space="preserve"> ADDIN ZOTERO_ITEM CSL_CITATION {"citationID":"1p04ht0slc","properties":{"formattedCitation":"{\\rtf (30\\uc0\\u8211{}32)}","plainCitation":"(30–32)"},"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AE21C1" w:rsidRPr="00AE21C1">
        <w:rPr>
          <w:rFonts w:cs="Times New Roman"/>
          <w:szCs w:val="24"/>
        </w:rPr>
        <w:t>(30–32)</w:t>
      </w:r>
      <w:r>
        <w:fldChar w:fldCharType="end"/>
      </w:r>
      <w:r w:rsidR="004862FB">
        <w:t>; we chose</w:t>
      </w:r>
      <w:r>
        <w:t xml:space="preserve"> the Department of Energy Systems Biology Knowledgebase (</w:t>
      </w:r>
      <w:r w:rsidR="00955999">
        <w:t xml:space="preserve">Kbas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AE21C1">
        <w:instrText xml:space="preserve"> ADDIN ZOTERO_ITEM CSL_CITATION {"citationID":"fi08jgict","properties":{"formattedCitation":"(32)","plainCitation":"(32)"},"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AE21C1" w:rsidRPr="00AE21C1">
        <w:rPr>
          <w:rFonts w:cs="Times New Roman"/>
        </w:rPr>
        <w:t>(32)</w:t>
      </w:r>
      <w:r>
        <w:fldChar w:fldCharType="end"/>
      </w:r>
      <w:r>
        <w:t>.</w:t>
      </w:r>
      <w:r w:rsidR="00955999">
        <w:t xml:space="preserve"> </w:t>
      </w:r>
      <w:r w:rsidR="004862FB">
        <w:t xml:space="preserve">We created our first draft reconstruction using the stored Kbas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w:t>
      </w:r>
      <w:commentRangeStart w:id="382"/>
      <w:r w:rsidR="004862FB">
        <w:t>(method currently not available through Kbase Narrative Interface).</w:t>
      </w:r>
      <w:commentRangeEnd w:id="382"/>
      <w:r w:rsidR="00AE21C1">
        <w:rPr>
          <w:rStyle w:val="CommentReference"/>
          <w:rFonts w:asciiTheme="minorHAnsi" w:hAnsiTheme="minorHAnsi"/>
        </w:rPr>
        <w:commentReference w:id="382"/>
      </w:r>
      <w:r w:rsidR="004862FB">
        <w:t xml:space="preserv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 </w:t>
      </w:r>
      <w:r w:rsidR="00E856C5">
        <w:t xml:space="preserve"> </w:t>
      </w:r>
    </w:p>
    <w:p w14:paraId="49B556ED" w14:textId="223550C2"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then added subsystem information based on our knowledge of the </w:t>
      </w:r>
      <w:r w:rsidR="004A10CC">
        <w:lastRenderedPageBreak/>
        <w:t>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xml:space="preserve">. Exchange reactions used for introducing metabolites to the extracellular compartment were standardized in “EX_{metabolite ID}_e0” format. Comprehensive information on the reactions, metabolites, and genes in our reconstruction can be found in Supplementary Materials. </w:t>
      </w:r>
      <w:r w:rsidR="00650EC2">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32A04F24" w:rsidR="004913FB" w:rsidRDefault="007032A7" w:rsidP="007A2129">
      <w:pPr>
        <w:spacing w:line="480" w:lineRule="auto"/>
      </w:pPr>
      <w:r>
        <w:t>To make rigorous quantitative</w:t>
      </w:r>
      <w:r w:rsidR="00650EC2">
        <w:t xml:space="preserve"> growth</w:t>
      </w:r>
      <w:r>
        <w:t xml:space="preserve"> predictions</w:t>
      </w:r>
      <w:r w:rsidR="00650EC2">
        <w:t xml:space="preserve">, </w:t>
      </w:r>
      <w:r>
        <w:t>a genome scale metabolic reconstruction must be converted to a simulatabl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2DB76EE5"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AE21C1">
        <w:instrText xml:space="preserve"> ADDIN ZOTERO_ITEM CSL_CITATION {"citationID":"2d9n7esulj","properties":{"formattedCitation":"(33)","plainCitation":"(33)"},"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AE21C1" w:rsidRPr="00AE21C1">
        <w:rPr>
          <w:rFonts w:cs="Times New Roman"/>
        </w:rPr>
        <w:t>(33)</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6A665D"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655E7AC7"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AE21C1">
        <w:instrText xml:space="preserve"> ADDIN ZOTERO_ITEM CSL_CITATION {"citationID":"22fl0p9qes","properties":{"formattedCitation":"(34)","plainCitation":"(34)"},"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AE21C1" w:rsidRPr="00AE21C1">
        <w:rPr>
          <w:rFonts w:cs="Times New Roman"/>
        </w:rPr>
        <w:t>(34)</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AE21C1">
        <w:instrText xml:space="preserve"> ADDIN ZOTERO_ITEM CSL_CITATION {"citationID":"1bn2iq8r9d","properties":{"formattedCitation":"(35)","plainCitation":"(35)"},"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AE21C1" w:rsidRPr="00AE21C1">
        <w:rPr>
          <w:rFonts w:cs="Times New Roman"/>
        </w:rPr>
        <w:t>(35)</w:t>
      </w:r>
      <w:r w:rsidR="00643EEA">
        <w:fldChar w:fldCharType="end"/>
      </w:r>
      <w:r w:rsidR="00650EC2">
        <w:t xml:space="preserve"> in </w:t>
      </w:r>
      <w:r w:rsidR="00643EEA">
        <w:t>MATLAB [7.14.0.739] (The MathWorks Inc., Natick, MA)</w:t>
      </w:r>
      <w:r w:rsidR="00650EC2">
        <w:t>.</w:t>
      </w:r>
      <w:r w:rsidR="00467AD6">
        <w:t xml:space="preserve"> </w:t>
      </w:r>
    </w:p>
    <w:p w14:paraId="13DF49D2" w14:textId="435E711D" w:rsidR="00467AD6" w:rsidRDefault="00D057B6" w:rsidP="007A2129">
      <w:pPr>
        <w:spacing w:line="480" w:lineRule="auto"/>
      </w:pPr>
      <w:r>
        <w:t xml:space="preserve">To encourage model transparency </w:t>
      </w:r>
      <w:r>
        <w:fldChar w:fldCharType="begin"/>
      </w:r>
      <w:r w:rsidR="00AE21C1">
        <w:instrText xml:space="preserve"> ADDIN ZOTERO_ITEM CSL_CITATION {"citationID":"1h957cjtvu","properties":{"formattedCitation":"(36)","plainCitation":"(36)"},"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AE21C1" w:rsidRPr="00AE21C1">
        <w:rPr>
          <w:rFonts w:cs="Times New Roman"/>
        </w:rPr>
        <w:t>(36)</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see Supplementary Materials)</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AE21C1">
        <w:instrText xml:space="preserve"> ADDIN ZOTERO_ITEM CSL_CITATION {"citationID":"r4kr1jhdr","properties":{"formattedCitation":"(37)","plainCitation":"(37)"},"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AE21C1" w:rsidRPr="00AE21C1">
        <w:rPr>
          <w:rFonts w:cs="Times New Roman"/>
        </w:rPr>
        <w:t>(37)</w:t>
      </w:r>
      <w:r w:rsidR="00C61E65">
        <w:fldChar w:fldCharType="end"/>
      </w:r>
      <w:r w:rsidR="00C61E65">
        <w:t xml:space="preserve"> to draw flux maps that show the direction and magnitude of fluxes in a given FBA solution.  A limited number of our functions are included here in their current versions</w:t>
      </w:r>
      <w:r w:rsidR="00C91990">
        <w:t xml:space="preserve"> (see Supplementary Materials) with </w:t>
      </w:r>
      <w:r w:rsidR="00C61E65">
        <w:t xml:space="preserve">the full </w:t>
      </w:r>
      <w:r w:rsidR="00C91990">
        <w:t>up-to-date set of tools</w:t>
      </w:r>
      <w:r w:rsidR="00C61E65">
        <w:t xml:space="preserve"> available on Github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2151A3E3"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 xml:space="preserve">We performed gene knockout simulations </w:t>
      </w:r>
      <w:r w:rsidR="004B6EF9">
        <w:lastRenderedPageBreak/>
        <w:t>using</w:t>
      </w:r>
      <w:r w:rsidR="00C61E65">
        <w:t xml:space="preserve"> our function “simul</w:t>
      </w:r>
      <w:r>
        <w:t>ate</w:t>
      </w:r>
      <w:r w:rsidR="001A5358">
        <w:t>KOPanel.m”</w:t>
      </w:r>
      <w:r w:rsidR="004B6EF9">
        <w:t xml:space="preserve"> </w:t>
      </w:r>
      <w:r w:rsidR="000408FB">
        <w:t xml:space="preserve">(see Supplementary Materials), which relies heavily on </w:t>
      </w:r>
      <w:r w:rsidR="004B6EF9">
        <w:t xml:space="preserve">the “deleteModelGenes.m” function in the COBRA Toolbox 2.0 </w:t>
      </w:r>
      <w:r w:rsidR="004B6EF9">
        <w:fldChar w:fldCharType="begin"/>
      </w:r>
      <w:r w:rsidR="00AE21C1">
        <w:instrText xml:space="preserve"> ADDIN ZOTERO_ITEM CSL_CITATION {"citationID":"23arsu02dt","properties":{"formattedCitation":"(35)","plainCitation":"(35)"},"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AE21C1" w:rsidRPr="00AE21C1">
        <w:rPr>
          <w:rFonts w:cs="Times New Roman"/>
        </w:rPr>
        <w:t>(35)</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AE21C1">
        <w:instrText xml:space="preserve"> ADDIN ZOTERO_ITEM CSL_CITATION {"citationID":"5q8b5tpu8","properties":{"formattedCitation":"{\\rtf (38\\uc0\\u8211{}43)}","plainCitation":"(38–43)"},"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AE21C1" w:rsidRPr="00AE21C1">
        <w:rPr>
          <w:rFonts w:cs="Times New Roman"/>
          <w:szCs w:val="24"/>
        </w:rPr>
        <w:t>(38–43)</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7AD6">
        <w:fldChar w:fldCharType="begin"/>
      </w:r>
      <w:r w:rsidR="00AE21C1">
        <w:instrText xml:space="preserve"> ADDIN ZOTERO_ITEM CSL_CITATION {"citationID":"2l8nkmudm4","properties":{"formattedCitation":"(44)","plainCitation":"(44)"},"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AE21C1" w:rsidRPr="00AE21C1">
        <w:rPr>
          <w:rFonts w:cs="Times New Roman"/>
        </w:rPr>
        <w:t>(44)</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t xml:space="preserve">Thermodynamic </w:t>
      </w:r>
      <w:r w:rsidR="00643EEA">
        <w:t>Calculations</w:t>
      </w:r>
    </w:p>
    <w:p w14:paraId="56300E09" w14:textId="068C376C"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AE21C1">
        <w:instrText xml:space="preserve"> ADDIN ZOTERO_ITEM CSL_CITATION {"citationID":"1qrgs5kigv","properties":{"formattedCitation":"(45)","plainCitation":"(45)"},"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AE21C1" w:rsidRPr="00AE21C1">
        <w:rPr>
          <w:rFonts w:cs="Times New Roman"/>
        </w:rPr>
        <w:t>(45)</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AE21C1">
        <w:instrText xml:space="preserve"> ADDIN ZOTERO_ITEM CSL_CITATION {"citationID":"2deksjdola","properties":{"formattedCitation":"(46)","plainCitation":"(46)"},"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AE21C1" w:rsidRPr="00AE21C1">
        <w:rPr>
          <w:rFonts w:cs="Times New Roman"/>
        </w:rPr>
        <w:t>(46)</w:t>
      </w:r>
      <w:r w:rsidR="00643EEA">
        <w:fldChar w:fldCharType="end"/>
      </w:r>
      <w:r w:rsidR="00650EC2">
        <w:t xml:space="preserve">. </w:t>
      </w:r>
      <w:r>
        <w:t>To incorporate these values into our reconstruction, w</w:t>
      </w:r>
      <w:r w:rsidR="0021112D">
        <w:t>e expanded the standard structure</w:t>
      </w:r>
      <w:r>
        <w:t xml:space="preserve"> </w:t>
      </w:r>
      <w:r w:rsidR="0021112D">
        <w:t>to include</w:t>
      </w:r>
      <w:r>
        <w:t xml:space="preserve"> a “freeEnergy” numerical array with length equal that of the “reactions” array. For calculating overall free energy of a flux distribution, we created an “optimizeThermoModel.m” code (see Supplementary Materials) that </w:t>
      </w:r>
      <w:r w:rsidR="001A5358">
        <w:t>is built around running</w:t>
      </w:r>
      <w:r>
        <w:t xml:space="preserve"> the “optimizeCbModel.m” code in the COBRA Toolbox 2.0 </w:t>
      </w:r>
      <w:r>
        <w:fldChar w:fldCharType="begin"/>
      </w:r>
      <w:r w:rsidR="00AE21C1">
        <w:instrText xml:space="preserve"> ADDIN ZOTERO_ITEM CSL_CITATION {"citationID":"25t4h6jo3r","properties":{"formattedCitation":"(35)","plainCitation":"(35)"},"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AE21C1" w:rsidRPr="00AE21C1">
        <w:rPr>
          <w:rFonts w:cs="Times New Roman"/>
        </w:rPr>
        <w:t>(35)</w:t>
      </w:r>
      <w:r>
        <w:fldChar w:fldCharType="end"/>
      </w:r>
      <w:r>
        <w:t xml:space="preserve">. </w:t>
      </w:r>
      <w:r w:rsidR="00266387">
        <w:t xml:space="preserve">Our code accepts effective concentrations (mM) for specified exchange metabolites, assumes standard concentrations of 1 mM for the remaining metabolites, and uses these values to calculate effective metabolite free energies based on the reconstruction’s stored values for each </w:t>
      </w:r>
      <w:r w:rsidR="00266387">
        <w:lastRenderedPageBreak/>
        <w:t xml:space="preserve">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6A665D"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6A665D"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7856F1BC"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 xml:space="preserve">is the stoichiometric coefficient of a new metabolite “dG” that is used to sum model free energy. Because exchange reactions are model constructs that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dG”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m:t>dG⇌</m:t>
          </m:r>
        </m:oMath>
      </m:oMathPara>
    </w:p>
    <w:p w14:paraId="66299F5D" w14:textId="6AA0B985" w:rsidR="0077549E" w:rsidRDefault="0077549E" w:rsidP="007A2129">
      <w:pPr>
        <w:spacing w:line="480" w:lineRule="auto"/>
      </w:pPr>
      <w:r>
        <w:rPr>
          <w:rFonts w:eastAsiaTheme="minorEastAsia"/>
        </w:rPr>
        <w:t>Measuring the total</w:t>
      </w:r>
      <w:r w:rsidR="001A5358">
        <w:rPr>
          <w:rFonts w:eastAsiaTheme="minorEastAsia"/>
        </w:rPr>
        <w:t xml:space="preserve"> flux of the exchange reaction </w:t>
      </w:r>
      <w:r>
        <w:rPr>
          <w:rFonts w:eastAsiaTheme="minorEastAsia"/>
        </w:rPr>
        <w:t xml:space="preserve">gives us an estimation of total free energy being generated in an FBA solution on a per cell mass basis. We have incorporated this thermodynamic calculation into all of our available model simulations (see Supplementary Materials);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6DED0990" w:rsidR="00FB6A81" w:rsidRDefault="00E124F1" w:rsidP="00FB6A81">
      <w:pPr>
        <w:pStyle w:val="Heading2"/>
      </w:pPr>
      <w:commentRangeStart w:id="383"/>
      <w:r>
        <w:t xml:space="preserve">Experimental </w:t>
      </w:r>
      <w:r w:rsidR="00FB6A81">
        <w:t>Measurements</w:t>
      </w:r>
      <w:commentRangeEnd w:id="383"/>
      <w:r w:rsidR="001056FA">
        <w:rPr>
          <w:rStyle w:val="CommentReference"/>
          <w:rFonts w:asciiTheme="minorHAnsi" w:eastAsiaTheme="minorHAnsi" w:hAnsiTheme="minorHAnsi" w:cstheme="minorBidi"/>
          <w:b w:val="0"/>
          <w:bCs w:val="0"/>
          <w:color w:val="auto"/>
        </w:rPr>
        <w:commentReference w:id="383"/>
      </w:r>
    </w:p>
    <w:p w14:paraId="14C1A5CE" w14:textId="13177C68"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See Supplementary Materials) using a 1-L</w:t>
      </w:r>
      <w:r w:rsidR="00650EC2">
        <w:t xml:space="preserve"> chemostat</w:t>
      </w:r>
      <w:r w:rsidR="00FB6A81">
        <w:t xml:space="preserve"> under anaerobic conditions</w:t>
      </w:r>
      <w:r w:rsidR="001056FA">
        <w:t xml:space="preserve"> as described </w:t>
      </w:r>
      <w:r w:rsidR="001056FA">
        <w:lastRenderedPageBreak/>
        <w:t xml:space="preserve">previously </w:t>
      </w:r>
      <w:r w:rsidR="00DC05CC">
        <w:fldChar w:fldCharType="begin"/>
      </w:r>
      <w:r w:rsidR="00DC05CC">
        <w:instrText xml:space="preserve"> ADDIN ZOTERO_ITEM CSL_CITATION {"citationID":"1i23cacc4p","properties":{"formattedCitation":"(15)","plainCitation":"(15)"},"citationItems":[{"id":21,"uris":["http://zotero.org/users/2565720/items/DQ6NM29D"],"uri":["http://zotero.org/users/2565720/items/DQ6NM29D"],"itemData":{"id":21,"type":"article-journal","title":"Continuous culture of Methanococcus maripaludis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DC05CC" w:rsidRPr="00DC05CC">
        <w:rPr>
          <w:rFonts w:cs="Times New Roman"/>
        </w:rPr>
        <w:t>(15)</w:t>
      </w:r>
      <w:r w:rsidR="00DC05CC">
        <w:fldChar w:fldCharType="end"/>
      </w:r>
      <w:r w:rsidR="00FB6A81">
        <w:t xml:space="preserve">. </w:t>
      </w:r>
      <w:r w:rsidR="001A5358">
        <w:t>C</w:t>
      </w:r>
      <w:r w:rsidR="00650EC2">
        <w:t>hemostat</w:t>
      </w:r>
      <w:r w:rsidR="001A5358">
        <w:t>s were in steady state continuous</w:t>
      </w:r>
      <w:r w:rsidR="00FB6A81">
        <w:t xml:space="preserve"> mode</w:t>
      </w:r>
      <w:r w:rsidR="001A5358">
        <w:t xml:space="preserve"> were operated</w:t>
      </w:r>
      <w:r w:rsidR="00FB6A81">
        <w:t xml:space="preserve"> with gas flows of 110 L/h H</w:t>
      </w:r>
      <w:r w:rsidR="00FB6A81" w:rsidRPr="00FB6A81">
        <w:rPr>
          <w:vertAlign w:val="subscript"/>
        </w:rPr>
        <w:t>2</w:t>
      </w:r>
      <w:r w:rsidR="00FB6A81">
        <w:t>, 15 L/h CO</w:t>
      </w:r>
      <w:r w:rsidR="00FB6A81" w:rsidRPr="00FB6A81">
        <w:rPr>
          <w:vertAlign w:val="subscript"/>
        </w:rPr>
        <w:t>2</w:t>
      </w:r>
      <w:r w:rsidR="00FB6A81">
        <w:t>, 15 L/h N</w:t>
      </w:r>
      <w:r w:rsidR="00FB6A81" w:rsidRPr="00FB6A81">
        <w:rPr>
          <w:vertAlign w:val="subscript"/>
        </w:rPr>
        <w:t>2</w:t>
      </w:r>
      <w:r w:rsidR="00FB6A81">
        <w:t>, and 15 L/h H</w:t>
      </w:r>
      <w:r w:rsidR="00FB6A81" w:rsidRPr="00FB6A81">
        <w:rPr>
          <w:vertAlign w:val="subscript"/>
        </w:rPr>
        <w:t>2</w:t>
      </w:r>
      <w:r w:rsidR="00FB6A81">
        <w:t>S, with a dilution rate of 0.0833</w:t>
      </w:r>
      <w:r w:rsidR="00650EC2">
        <w:t xml:space="preserve"> h</w:t>
      </w:r>
      <w:r w:rsidR="00FB6A81" w:rsidRPr="00FB6A81">
        <w:rPr>
          <w:vertAlign w:val="superscript"/>
        </w:rPr>
        <w:t>-1</w:t>
      </w:r>
      <w:r w:rsidR="00650EC2">
        <w:t xml:space="preserve">. </w:t>
      </w:r>
    </w:p>
    <w:p w14:paraId="69419BD8" w14:textId="4EFC27FD"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optical density via a UV/Vis spectrophotometer {</w:t>
      </w:r>
      <w:r w:rsidRPr="00E124F1">
        <w:rPr>
          <w:highlight w:val="yellow"/>
        </w:rPr>
        <w:t>model number?</w:t>
      </w:r>
      <w:r>
        <w:t>}</w:t>
      </w:r>
      <w:r w:rsidR="004105BE">
        <w:t xml:space="preserve">. </w:t>
      </w:r>
      <w:r w:rsidR="006A723F">
        <w:t xml:space="preserve">Small ~5 mL aliquots of cells sampled directly from chemostat culture were measured for optical density to determine the overall chemostat optical density.  </w:t>
      </w:r>
      <w:r w:rsidR="004105BE">
        <w:t>5</w:t>
      </w:r>
      <w:r w:rsidR="00650EC2">
        <w:t xml:space="preserve">0 mL aliquots of cells in media were </w:t>
      </w:r>
      <w:r w:rsidR="006A723F">
        <w:t xml:space="preserve">then </w:t>
      </w:r>
      <w:r w:rsidR="004105BE">
        <w:t xml:space="preserve">sampled directly from chemostat culture into 50 mL Falcon tubes and </w:t>
      </w:r>
      <w:r w:rsidR="00650EC2">
        <w:t xml:space="preserve">filtered through 25 nM pore filters to remove all non-cellular components. </w:t>
      </w:r>
      <w:r w:rsidR="006A723F">
        <w:t>W</w:t>
      </w:r>
      <w:r w:rsidR="00650EC2">
        <w:t>et</w:t>
      </w:r>
      <w:r w:rsidR="001C5798">
        <w:t xml:space="preserve"> cells and their</w:t>
      </w:r>
      <w:r w:rsidR="00650EC2">
        <w:t xml:space="preserve"> filters were dried in a 50 degree oven and their weight was meas</w:t>
      </w:r>
      <w:r w:rsidR="001C5798">
        <w:t xml:space="preserve">ured daily until it stabilized to give </w:t>
      </w:r>
      <w:r w:rsidR="00DC2671">
        <w:t xml:space="preserve">the final dry cell weight. </w:t>
      </w:r>
    </w:p>
    <w:p w14:paraId="5C055897" w14:textId="29513FC5" w:rsidR="001D1107" w:rsidRPr="001D1107" w:rsidRDefault="00E124F1" w:rsidP="00E124F1">
      <w:pPr>
        <w:spacing w:line="480" w:lineRule="auto"/>
        <w:rPr>
          <w:rFonts w:eastAsiaTheme="minorEastAsia"/>
        </w:rPr>
      </w:pPr>
      <w:r>
        <w:t xml:space="preserve">As described by Thiele and Palsson, the optimal way to obtain accurate ATP maintenance values is to plot </w:t>
      </w:r>
      <w:commentRangeStart w:id="384"/>
      <w:r>
        <w:t xml:space="preserve">ATP production versus growth data </w:t>
      </w:r>
      <w:commentRangeEnd w:id="384"/>
      <w:r w:rsidR="001A5358">
        <w:rPr>
          <w:rStyle w:val="CommentReference"/>
          <w:rFonts w:asciiTheme="minorHAnsi" w:hAnsiTheme="minorHAnsi"/>
        </w:rPr>
        <w:commentReference w:id="384"/>
      </w:r>
      <w:r>
        <w:t xml:space="preserve">from chemostat growth experiments </w:t>
      </w:r>
      <w:r>
        <w:fldChar w:fldCharType="begin"/>
      </w:r>
      <w:r w:rsidR="00AE21C1">
        <w:instrText xml:space="preserve"> ADDIN ZOTERO_ITEM CSL_CITATION {"citationID":"fk9tj3jkj","properties":{"formattedCitation":"(29)","plainCitation":"(29)"},"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AE21C1" w:rsidRPr="00AE21C1">
        <w:rPr>
          <w:rFonts w:cs="Times New Roman"/>
        </w:rPr>
        <w:t>(29)</w:t>
      </w:r>
      <w:r>
        <w:fldChar w:fldCharType="end"/>
      </w:r>
      <w:r>
        <w:t xml:space="preserve">. </w:t>
      </w:r>
      <w:r w:rsidR="001D1107">
        <w:t xml:space="preserve">In </w:t>
      </w:r>
      <w:r w:rsidR="001D1107">
        <w:rPr>
          <w:i/>
        </w:rPr>
        <w:t xml:space="preserve">M. maripaludis, </w:t>
      </w:r>
      <w:r w:rsidR="001D1107">
        <w:t xml:space="preserve">the ratio </w:t>
      </w:r>
      <w:r w:rsidR="004105BE">
        <w:t>of ATP to methane production can be closely approximated as</w:t>
      </w:r>
      <w:r w:rsidR="001D1107">
        <w:t xml:space="preserve"> 0.5 </w:t>
      </w:r>
      <m:oMath>
        <m:f>
          <m:fPr>
            <m:ctrlPr>
              <w:rPr>
                <w:rFonts w:ascii="Cambria Math" w:hAnsi="Cambria Math"/>
                <w:i/>
              </w:rPr>
            </m:ctrlPr>
          </m:fPr>
          <m:num>
            <m:r>
              <w:rPr>
                <w:rFonts w:ascii="Cambria Math" w:hAnsi="Cambria Math"/>
              </w:rPr>
              <m:t>mol ATP</m:t>
            </m:r>
          </m:num>
          <m:den>
            <m:r>
              <w:rPr>
                <w:rFonts w:ascii="Cambria Math" w:hAnsi="Cambria Math"/>
              </w:rPr>
              <m:t>mol C</m:t>
            </m:r>
            <m:sSub>
              <m:sSubPr>
                <m:ctrlPr>
                  <w:rPr>
                    <w:rFonts w:ascii="Cambria Math" w:hAnsi="Cambria Math"/>
                    <w:i/>
                  </w:rPr>
                </m:ctrlPr>
              </m:sSubPr>
              <m:e>
                <m:r>
                  <w:rPr>
                    <w:rFonts w:ascii="Cambria Math" w:hAnsi="Cambria Math"/>
                  </w:rPr>
                  <m:t>H</m:t>
                </m:r>
              </m:e>
              <m:sub>
                <m:r>
                  <w:rPr>
                    <w:rFonts w:ascii="Cambria Math" w:hAnsi="Cambria Math"/>
                  </w:rPr>
                  <m:t>4</m:t>
                </m:r>
              </m:sub>
            </m:sSub>
          </m:den>
        </m:f>
      </m:oMath>
      <w:r w:rsidR="004105BE">
        <w:rPr>
          <w:rFonts w:eastAsiaTheme="minorEastAsia"/>
        </w:rPr>
        <w:t>, hence we constructed our plot by measuring methane production versus growth rate. Growth rates were monitored by measuring dry cell weight via optical density values. Gas from the chemostat headspace was collected directly into 5-mL serum vials after flushing with at least 500 mL of chemostat gas outflow. Methane production rates were quantitatively assessed using a {</w:t>
      </w:r>
      <w:r w:rsidR="004105BE" w:rsidRPr="00C7030E">
        <w:rPr>
          <w:rFonts w:eastAsiaTheme="minorEastAsia"/>
          <w:highlight w:val="yellow"/>
        </w:rPr>
        <w:t>model name/number?}</w:t>
      </w:r>
      <w:r w:rsidR="004105BE">
        <w:rPr>
          <w:rFonts w:eastAsiaTheme="minorEastAsia"/>
        </w:rPr>
        <w:t xml:space="preserve"> gas chromatograph to periodically measure methane concentration in coordination with cell growth rates. </w:t>
      </w:r>
      <w:r w:rsidR="00BC4B5C">
        <w:rPr>
          <w:rFonts w:eastAsiaTheme="minorEastAsia"/>
        </w:rPr>
        <w:t xml:space="preserve">The resulting plot can be found in Supplementary Materials. </w:t>
      </w:r>
    </w:p>
    <w:p w14:paraId="4F660661" w14:textId="77777777" w:rsidR="00414739" w:rsidRDefault="00414739" w:rsidP="00414739">
      <w:pPr>
        <w:pStyle w:val="Heading1"/>
      </w:pPr>
      <w:r>
        <w:lastRenderedPageBreak/>
        <w:t>Results</w:t>
      </w:r>
    </w:p>
    <w:p w14:paraId="2FAEAF83" w14:textId="4C61B2C6" w:rsidR="00920B05" w:rsidRPr="00920B05" w:rsidRDefault="009C1D8D" w:rsidP="00920B05">
      <w:pPr>
        <w:pStyle w:val="Heading2"/>
      </w:pPr>
      <w:r>
        <w:t xml:space="preserve">Reconstruction </w:t>
      </w:r>
      <w:r w:rsidR="00920B05">
        <w:t>Statistics</w:t>
      </w:r>
    </w:p>
    <w:p w14:paraId="180FA53C" w14:textId="0F2509E9" w:rsidR="00650EC2" w:rsidRDefault="00920B05" w:rsidP="004F28CF">
      <w:pPr>
        <w:spacing w:line="480" w:lineRule="auto"/>
      </w:pPr>
      <w:r>
        <w:t>The basic statistics for iMR544 are dis</w:t>
      </w:r>
      <w:r w:rsidR="009D69A7">
        <w:t xml:space="preserve">played in Table 1 compared to </w:t>
      </w:r>
      <w:r>
        <w:t>iMM518, the previously published</w:t>
      </w:r>
      <w:r w:rsidR="009D69A7">
        <w:t xml:space="preserve"> genome-scale metabolic</w:t>
      </w:r>
      <w:r>
        <w:t xml:space="preserve"> </w:t>
      </w:r>
      <w:r w:rsidR="009C1D8D">
        <w:t>reconstruction</w:t>
      </w:r>
      <w:r w:rsidR="003730CF">
        <w:t xml:space="preserve"> for </w:t>
      </w:r>
      <w:r w:rsidR="003730CF">
        <w:rPr>
          <w:i/>
        </w:rPr>
        <w:t>M. maripaludis</w:t>
      </w:r>
      <w:r>
        <w:t xml:space="preserve"> </w:t>
      </w:r>
      <w:r>
        <w:fldChar w:fldCharType="begin"/>
      </w:r>
      <w:r w:rsidR="00AE21C1">
        <w:instrText xml:space="preserve"> ADDIN ZOTERO_ITEM CSL_CITATION {"citationID":"memdrc53b","properties":{"formattedCitation":"(22)","plainCitation":"(22)"},"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fldChar w:fldCharType="separate"/>
      </w:r>
      <w:r w:rsidR="00AE21C1" w:rsidRPr="00AE21C1">
        <w:rPr>
          <w:rFonts w:cs="Times New Roman"/>
        </w:rPr>
        <w:t>(22)</w:t>
      </w:r>
      <w:r>
        <w:fldChar w:fldCharType="end"/>
      </w:r>
      <w:r>
        <w:t xml:space="preserve">. Although our </w:t>
      </w:r>
      <w:r w:rsidR="009C1D8D">
        <w:t>reconstruction</w:t>
      </w:r>
      <w:r>
        <w:t xml:space="preserve"> was generated independently of the iMM518 </w:t>
      </w:r>
      <w:r w:rsidR="009C1D8D">
        <w:t>reconstruction</w:t>
      </w:r>
      <w:r>
        <w:t xml:space="preserve">, many of the differences in models represent an expansion of </w:t>
      </w:r>
      <w:r w:rsidR="009C1D8D">
        <w:t>the reaction network</w:t>
      </w:r>
      <w:r>
        <w:t xml:space="preserve"> with regard to gene coverage and biochemistry. We slightly increased gene coverage by 26 genes, but because iMR544 was not built directly from the previous </w:t>
      </w:r>
      <w:r w:rsidR="009C1D8D">
        <w:t>reconstruction</w:t>
      </w:r>
      <w:r w:rsidR="00091F35">
        <w:t xml:space="preserve"> and shares only 434 of its</w:t>
      </w:r>
      <w:r>
        <w:t xml:space="preserve"> genes, we added 110 novel genes to our </w:t>
      </w:r>
      <w:r w:rsidR="009C1D8D">
        <w:t>reconstruction</w:t>
      </w:r>
      <w:r>
        <w:t xml:space="preserve"> and exclude</w:t>
      </w:r>
      <w:r w:rsidR="003730CF">
        <w:t>d</w:t>
      </w:r>
      <w:r>
        <w:t xml:space="preserve"> 84 genes for which we did not find sufficient literature evidence. </w:t>
      </w:r>
      <w:r w:rsidR="00091F35">
        <w:t xml:space="preserve">Despite a relatively modest increase in gene coverage, our </w:t>
      </w:r>
      <w:r w:rsidR="009C1D8D">
        <w:t>network</w:t>
      </w:r>
      <w:r w:rsidR="00091F35">
        <w:t xml:space="preserve"> contains over 100 more gene-associated reactions and, as a result, over 90% of the internal reactions in our </w:t>
      </w:r>
      <w:r w:rsidR="009C1D8D">
        <w:t>reconstruction</w:t>
      </w:r>
      <w:r w:rsidR="00091F35">
        <w:t xml:space="preserve"> are associated with at least one gene. We suspect that a major reason for our increase in 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3730CF">
        <w:t>primarily</w:t>
      </w:r>
      <w:r w:rsidR="00091F35">
        <w:t xml:space="preserve"> 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resulted in </w:t>
      </w:r>
      <w:r w:rsidR="00091F35">
        <w:t xml:space="preserve">more </w:t>
      </w:r>
      <w:r w:rsidR="009C1D8D">
        <w:t>consistent ties to gene homology</w:t>
      </w:r>
      <w:r w:rsidR="00091F35">
        <w:t xml:space="preserve">. </w:t>
      </w:r>
    </w:p>
    <w:p w14:paraId="2B42BB27" w14:textId="4381ACF4" w:rsidR="00650EC2" w:rsidRDefault="00650EC2" w:rsidP="007A2129">
      <w:pPr>
        <w:spacing w:line="480" w:lineRule="auto"/>
      </w:pPr>
      <w:r>
        <w:t xml:space="preserve">Notably, </w:t>
      </w:r>
      <w:r w:rsidR="004F28CF">
        <w:t xml:space="preserve">when compared to iMM518 </w:t>
      </w:r>
      <w:r>
        <w:t xml:space="preserve">our </w:t>
      </w:r>
      <w:r w:rsidR="009C1D8D">
        <w:t>reconstruction</w:t>
      </w:r>
      <w:r>
        <w:t xml:space="preserve"> has</w:t>
      </w:r>
      <w:r w:rsidR="009C1D8D">
        <w:t xml:space="preserve"> 75 more internal reactions and</w:t>
      </w:r>
      <w:r>
        <w:t xml:space="preserve"> </w:t>
      </w:r>
      <w:r w:rsidR="004F28CF">
        <w:t>over</w:t>
      </w:r>
      <w:r>
        <w:t xml:space="preserve"> 100 more</w:t>
      </w:r>
      <w:r w:rsidR="004F28CF">
        <w:t xml:space="preserve"> of both</w:t>
      </w:r>
      <w:r>
        <w:t xml:space="preserve"> internal metabolites and dead-end metabolites that cannot be synthesized or consumed. </w:t>
      </w:r>
      <w:r w:rsidR="009C1D8D">
        <w:t>Thus, although our reconstruction contains more metabolites and reactions, the size of the mathematical model generated by removing these dead ends is comparable to the previous model. T</w:t>
      </w:r>
      <w:r>
        <w:t xml:space="preserve">hese metabolites and their reactions </w:t>
      </w:r>
      <w:r w:rsidR="009C1D8D">
        <w:t>may</w:t>
      </w:r>
      <w:r>
        <w:t xml:space="preserve"> not</w:t>
      </w:r>
      <w:r w:rsidR="009C1D8D">
        <w:t xml:space="preserve"> be</w:t>
      </w:r>
      <w:r>
        <w:t xml:space="preserve"> part of our </w:t>
      </w:r>
      <w:r w:rsidR="003730CF">
        <w:t>simulatable</w:t>
      </w:r>
      <w:r>
        <w:t xml:space="preserve"> model, </w:t>
      </w:r>
      <w:r w:rsidR="009C1D8D">
        <w:t xml:space="preserve">but </w:t>
      </w:r>
      <w:r>
        <w:t xml:space="preserve">we </w:t>
      </w:r>
      <w:r>
        <w:lastRenderedPageBreak/>
        <w:t>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t xml:space="preserve">. Thus, we have evidence that each of </w:t>
      </w:r>
      <w:r w:rsidR="009C1D8D">
        <w:t>these reactions and the involved</w:t>
      </w:r>
      <w:r>
        <w:t xml:space="preserve"> metabolites should be involved in metabolism, but we have not yet elucidated </w:t>
      </w:r>
      <w:r w:rsidR="009C1D8D">
        <w:t>full</w:t>
      </w:r>
      <w:r>
        <w:t xml:space="preserve"> synthesis or consumption pathways. They represent excellent candidates for further exploration of </w:t>
      </w:r>
      <w:r w:rsidRPr="009C1D8D">
        <w:rPr>
          <w:i/>
        </w:rPr>
        <w:t>M</w:t>
      </w:r>
      <w:r w:rsidR="009C1D8D">
        <w:rPr>
          <w:i/>
        </w:rPr>
        <w:t>. maripaludis</w:t>
      </w:r>
      <w:r>
        <w:t xml:space="preserve"> metabolism, particularly as this </w:t>
      </w:r>
      <w:r w:rsidR="009C1D8D">
        <w:t>reconstruction</w:t>
      </w:r>
      <w:r>
        <w:t xml:space="preserve"> is updated and expanded in the future. </w:t>
      </w:r>
    </w:p>
    <w:p w14:paraId="0116A5B6" w14:textId="6195AE7D" w:rsidR="00516D83" w:rsidRDefault="00AD0EFB" w:rsidP="007A2129">
      <w:pPr>
        <w:spacing w:line="480" w:lineRule="auto"/>
      </w:pPr>
      <w:r>
        <w:t>Conversely, our reconstruction contains 85 internal reactions that lack genes, many of which were added during the automated gap filling phase but some of which were added manually. All of our reactions are annotated with subsystems, allowing us to assess where each reaction, including those without genes, fits into metabolism. Figure 1 shows a breakdown of these reactions lacking genes, where the subsystems have been manually grouped into broader categories (e.g. “Amino Acid Biosynthesis” instead of “Glycine Biosynthesis”). The largest group of these reactions is the “Unique Coenzyme Syntheses”, which includes reactions that synthesize coenzyme M, coenzyme B, tetrahydromethanopterin (H</w:t>
      </w:r>
      <w:r w:rsidRPr="002276C9">
        <w:rPr>
          <w:vertAlign w:val="subscript"/>
        </w:rPr>
        <w:t>4</w:t>
      </w:r>
      <w:r>
        <w:t>MPT), methanofuran,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ll added to fill biosynthesis gaps but have no supporting literature evidence. In total, of the 85 reactions lacking genes 46 (54%) are gap</w:t>
      </w:r>
      <w:r w:rsidR="00CD3E73">
        <w:t xml:space="preserve"> </w:t>
      </w:r>
      <w:r w:rsidR="00516D83">
        <w:t xml:space="preserve">filling reactions and the remaining 39 (46%) are classified as “hypothetical”, with no known genes currently but with literature evidence pointing to their inclusion in the reconstruction. We expect that as </w:t>
      </w:r>
      <w:r w:rsidR="003730CF">
        <w:t xml:space="preserve">experimental research groups uncover more </w:t>
      </w:r>
      <w:r w:rsidR="00516D83">
        <w:t>biochemical</w:t>
      </w:r>
      <w:r w:rsidR="003730CF">
        <w:t xml:space="preserve"> phenomena, </w:t>
      </w:r>
      <w:r w:rsidR="00516D83">
        <w:t xml:space="preserve">many reactions in this latter group will become gene-associated </w:t>
      </w:r>
      <w:r w:rsidR="00516D83">
        <w:lastRenderedPageBreak/>
        <w:t>whereas the gap</w:t>
      </w:r>
      <w:r w:rsidR="00CD3E73">
        <w:t xml:space="preserve"> </w:t>
      </w:r>
      <w:r w:rsidR="00516D83">
        <w:t xml:space="preserve">filling reactions, much like dead end reactions and metabolites, point us toward areas of metabolism that are poorly understood in our organism and require more in depth investigation. </w:t>
      </w:r>
    </w:p>
    <w:p w14:paraId="0960276C" w14:textId="5A527E83" w:rsidR="004F28CF" w:rsidRDefault="003730CF" w:rsidP="007A2129">
      <w:pPr>
        <w:spacing w:line="480" w:lineRule="auto"/>
      </w:pPr>
      <w:r>
        <w:t>Our</w:t>
      </w:r>
      <w:r w:rsidR="00516D83">
        <w:t xml:space="preserve"> use of likelihood based gap filling not only directs us toward unknown portions of metabolism, but also </w:t>
      </w:r>
      <w:r w:rsidR="009253F0">
        <w:t>let</w:t>
      </w:r>
      <w:r w:rsidR="00516D83">
        <w:t>s</w:t>
      </w:r>
      <w:r w:rsidR="009C1D8D">
        <w:t xml:space="preserve"> us</w:t>
      </w:r>
      <w:r w:rsidR="009253F0">
        <w:t xml:space="preserve"> assign likelihood scores for</w:t>
      </w:r>
      <w:r w:rsidR="009C1D8D">
        <w:t xml:space="preserve"> many of the reactions in</w:t>
      </w:r>
      <w:r>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79E62FB5" w14:textId="64317C2B" w:rsidR="001F7E98" w:rsidRDefault="000F6195" w:rsidP="001F7E98">
      <w:pPr>
        <w:pStyle w:val="Heading2"/>
      </w:pPr>
      <w:r>
        <w:t>Biochemistry</w:t>
      </w:r>
      <w:r w:rsidR="001F7E98">
        <w:t xml:space="preserve"> Improvements</w:t>
      </w:r>
    </w:p>
    <w:p w14:paraId="6917383A" w14:textId="16F23449" w:rsidR="00B36C33" w:rsidRDefault="00BF22C1" w:rsidP="007A2129">
      <w:pPr>
        <w:spacing w:line="480" w:lineRule="auto"/>
      </w:pPr>
      <w:ins w:id="385" w:author="T L" w:date="2015-11-06T13:56:00Z">
        <w:r>
          <w:t xml:space="preserve">It has been often assumed that </w:t>
        </w:r>
      </w:ins>
      <w:ins w:id="386" w:author="T L" w:date="2015-11-06T14:05:00Z">
        <w:r>
          <w:t xml:space="preserve">the </w:t>
        </w:r>
      </w:ins>
      <w:ins w:id="387" w:author="T L" w:date="2015-11-06T13:56:00Z">
        <w:r w:rsidR="00681980">
          <w:t xml:space="preserve"> methanogenic pathway is linear with </w:t>
        </w:r>
      </w:ins>
      <w:ins w:id="388" w:author="T L" w:date="2015-11-06T13:58:00Z">
        <w:r>
          <w:t>two main membrane complexes for generating</w:t>
        </w:r>
      </w:ins>
      <w:ins w:id="389" w:author="T L" w:date="2015-11-06T14:03:00Z">
        <w:r>
          <w:t xml:space="preserve"> membrane potential.  That is the Mtr and the heterodisulfide complex (HdrDE).  </w:t>
        </w:r>
      </w:ins>
      <w:ins w:id="390" w:author="T L" w:date="2015-11-06T13:58:00Z">
        <w:r>
          <w:t xml:space="preserve"> </w:t>
        </w:r>
      </w:ins>
      <w:ins w:id="391" w:author="T L" w:date="2015-11-06T14:08:00Z">
        <w:r w:rsidR="003C13B2">
          <w:t>W</w:t>
        </w:r>
      </w:ins>
      <w:ins w:id="392" w:author="T L" w:date="2015-11-06T10:51:00Z">
        <w:r w:rsidR="00897640">
          <w:t xml:space="preserve">ithout the membrane bound </w:t>
        </w:r>
      </w:ins>
      <w:ins w:id="393" w:author="T L" w:date="2015-11-06T10:55:00Z">
        <w:r w:rsidR="00897640">
          <w:t xml:space="preserve">type </w:t>
        </w:r>
      </w:ins>
      <w:ins w:id="394" w:author="T L" w:date="2015-11-06T10:51:00Z">
        <w:r w:rsidR="00897640">
          <w:t>heterodisulfide reductase</w:t>
        </w:r>
      </w:ins>
      <w:ins w:id="395" w:author="T L" w:date="2015-11-06T10:54:00Z">
        <w:r w:rsidR="00897640">
          <w:t xml:space="preserve"> </w:t>
        </w:r>
      </w:ins>
      <w:ins w:id="396" w:author="T L" w:date="2015-11-06T10:55:00Z">
        <w:r w:rsidR="00897640">
          <w:t>of methylotrophic methanogens</w:t>
        </w:r>
      </w:ins>
      <w:ins w:id="397" w:author="T L" w:date="2015-11-06T10:51:00Z">
        <w:r w:rsidR="00897640">
          <w:t xml:space="preserve">, </w:t>
        </w:r>
      </w:ins>
      <w:ins w:id="398" w:author="T L" w:date="2015-11-06T10:45:00Z">
        <w:r w:rsidR="00A47448" w:rsidRPr="00A47448">
          <w:rPr>
            <w:i/>
          </w:rPr>
          <w:t>M. maripaludis</w:t>
        </w:r>
      </w:ins>
      <w:ins w:id="399" w:author="T L" w:date="2015-11-06T10:52:00Z">
        <w:r w:rsidR="00897640">
          <w:rPr>
            <w:i/>
          </w:rPr>
          <w:t xml:space="preserve"> </w:t>
        </w:r>
        <w:r w:rsidR="00897640">
          <w:t>lacks one</w:t>
        </w:r>
      </w:ins>
      <w:ins w:id="400" w:author="T L" w:date="2015-11-06T11:12:00Z">
        <w:r w:rsidR="00D063E5">
          <w:t xml:space="preserve"> critical</w:t>
        </w:r>
      </w:ins>
      <w:ins w:id="401" w:author="T L" w:date="2015-11-06T10:52:00Z">
        <w:r w:rsidR="00897640">
          <w:t xml:space="preserve"> </w:t>
        </w:r>
      </w:ins>
      <w:ins w:id="402" w:author="T L" w:date="2015-11-06T10:58:00Z">
        <w:r w:rsidR="00897640">
          <w:t xml:space="preserve">energetic </w:t>
        </w:r>
      </w:ins>
      <w:ins w:id="403" w:author="T L" w:date="2015-11-06T10:52:00Z">
        <w:r w:rsidR="00897640">
          <w:t>coupling site</w:t>
        </w:r>
      </w:ins>
      <w:ins w:id="404" w:author="T L" w:date="2015-11-06T10:56:00Z">
        <w:r w:rsidR="00897640">
          <w:t xml:space="preserve"> </w:t>
        </w:r>
      </w:ins>
      <w:ins w:id="405" w:author="T L" w:date="2015-11-06T14:07:00Z">
        <w:r>
          <w:t xml:space="preserve">to generate energy for growth. </w:t>
        </w:r>
      </w:ins>
      <w:ins w:id="406" w:author="T L" w:date="2015-11-06T14:08:00Z">
        <w:r w:rsidR="003C13B2">
          <w:t>However</w:t>
        </w:r>
      </w:ins>
      <w:ins w:id="407" w:author="T L" w:date="2015-11-06T11:14:00Z">
        <w:r w:rsidR="00E83121">
          <w:t>, it has a cytoplasmic heterodisulfide</w:t>
        </w:r>
      </w:ins>
      <w:ins w:id="408" w:author="T L" w:date="2015-11-06T11:16:00Z">
        <w:r w:rsidR="00E83121">
          <w:t xml:space="preserve"> </w:t>
        </w:r>
      </w:ins>
      <w:ins w:id="409" w:author="T L" w:date="2015-11-06T14:08:00Z">
        <w:r w:rsidR="003C13B2">
          <w:t xml:space="preserve">reductase </w:t>
        </w:r>
      </w:ins>
      <w:ins w:id="410" w:author="T L" w:date="2015-11-06T11:16:00Z">
        <w:r w:rsidR="00E83121">
          <w:t xml:space="preserve">that conserves energy by </w:t>
        </w:r>
      </w:ins>
      <w:ins w:id="411" w:author="T L" w:date="2015-11-06T11:20:00Z">
        <w:r w:rsidR="00E83121">
          <w:t xml:space="preserve">an increasingly recognized form of energy conservation </w:t>
        </w:r>
      </w:ins>
      <w:ins w:id="412" w:author="T L" w:date="2015-11-06T11:21:00Z">
        <w:r w:rsidR="00E83121">
          <w:t xml:space="preserve">in strict anaerobes </w:t>
        </w:r>
      </w:ins>
      <w:ins w:id="413" w:author="T L" w:date="2015-11-06T11:20:00Z">
        <w:r w:rsidR="00E83121">
          <w:t xml:space="preserve">involving </w:t>
        </w:r>
      </w:ins>
      <w:ins w:id="414" w:author="T L" w:date="2015-11-06T11:16:00Z">
        <w:r w:rsidR="00E83121">
          <w:t>electron bifurcation</w:t>
        </w:r>
      </w:ins>
      <w:ins w:id="415" w:author="T L" w:date="2015-11-06T11:19:00Z">
        <w:r w:rsidR="00E83121">
          <w:t xml:space="preserve"> (ref</w:t>
        </w:r>
      </w:ins>
      <w:ins w:id="416" w:author="T L" w:date="2015-11-06T11:21:00Z">
        <w:r w:rsidR="00E83121">
          <w:t>s</w:t>
        </w:r>
      </w:ins>
      <w:ins w:id="417" w:author="T L" w:date="2015-11-06T11:19:00Z">
        <w:r w:rsidR="00E83121">
          <w:t>)</w:t>
        </w:r>
      </w:ins>
      <w:ins w:id="418" w:author="T L" w:date="2015-11-06T11:21:00Z">
        <w:r w:rsidR="00E83121">
          <w:t>.</w:t>
        </w:r>
      </w:ins>
      <w:ins w:id="419" w:author="T L" w:date="2015-11-06T11:14:00Z">
        <w:r w:rsidR="00E83121">
          <w:t xml:space="preserve"> </w:t>
        </w:r>
      </w:ins>
      <w:ins w:id="420" w:author="T L" w:date="2015-11-06T11:24:00Z">
        <w:r w:rsidR="003F2775">
          <w:t>As described above,</w:t>
        </w:r>
        <w:r w:rsidR="003C13B2">
          <w:t xml:space="preserve"> this links the last step of methanogensis to the first step by exergonically driving the endergonic reduction of the 1</w:t>
        </w:r>
        <w:r w:rsidR="003C13B2" w:rsidRPr="002607EE">
          <w:rPr>
            <w:vertAlign w:val="superscript"/>
          </w:rPr>
          <w:t>st</w:t>
        </w:r>
        <w:r w:rsidR="003C13B2">
          <w:t xml:space="preserve"> step</w:t>
        </w:r>
      </w:ins>
      <w:ins w:id="421" w:author="T L" w:date="2015-11-06T14:11:00Z">
        <w:r w:rsidR="003C13B2">
          <w:t xml:space="preserve"> </w:t>
        </w:r>
        <w:r w:rsidR="00292115">
          <w:t>resulting in a circular pathway (ref)</w:t>
        </w:r>
      </w:ins>
      <w:ins w:id="422" w:author="T L" w:date="2015-11-06T14:12:00Z">
        <w:r w:rsidR="00292115">
          <w:t xml:space="preserve">.  This is noteworthy because the assumption of a linear pathway in </w:t>
        </w:r>
      </w:ins>
      <w:ins w:id="423" w:author="T L" w:date="2015-11-06T14:13:00Z">
        <w:r w:rsidR="00292115">
          <w:rPr>
            <w:i/>
          </w:rPr>
          <w:t>M. maripaludis</w:t>
        </w:r>
        <w:r w:rsidR="00292115">
          <w:t xml:space="preserve"> without accounting for electron bifurcation can affect the downstream predictions in the metabolic model.</w:t>
        </w:r>
      </w:ins>
      <w:del w:id="424" w:author="T L" w:date="2015-11-06T14:14:00Z">
        <w:r w:rsidR="00650EC2" w:rsidDel="00292115">
          <w:delText xml:space="preserve">The most </w:delText>
        </w:r>
        <w:r w:rsidR="001F7E98" w:rsidDel="00292115">
          <w:delText xml:space="preserve">noteworthy addition to our reconstruction was including </w:delText>
        </w:r>
        <w:r w:rsidR="003730CF" w:rsidDel="00292115">
          <w:delText xml:space="preserve">flavin based </w:delText>
        </w:r>
        <w:r w:rsidR="001F7E98" w:rsidDel="00292115">
          <w:delText xml:space="preserve">electron </w:delText>
        </w:r>
        <w:r w:rsidR="001F7E98" w:rsidDel="00292115">
          <w:lastRenderedPageBreak/>
          <w:delText>bifurcation to complete the</w:delText>
        </w:r>
        <w:r w:rsidR="00D547AF" w:rsidDel="00292115">
          <w:delText xml:space="preserve"> Wolfe Cycle,</w:delText>
        </w:r>
        <w:r w:rsidR="001F7E98" w:rsidDel="00292115">
          <w:delText xml:space="preserve"> resulting in </w:delText>
        </w:r>
        <w:r w:rsidR="00D547AF" w:rsidDel="00292115">
          <w:delText xml:space="preserve">what is, to our knowledge, </w:delText>
        </w:r>
        <w:commentRangeStart w:id="425"/>
        <w:r w:rsidR="00D547AF" w:rsidDel="00292115">
          <w:delText>the first</w:delText>
        </w:r>
        <w:r w:rsidR="001F7E98" w:rsidDel="00292115">
          <w:delText xml:space="preserve"> accurate </w:delText>
        </w:r>
        <w:commentRangeEnd w:id="425"/>
        <w:r w:rsidR="003730CF" w:rsidDel="00292115">
          <w:rPr>
            <w:rStyle w:val="CommentReference"/>
            <w:rFonts w:asciiTheme="minorHAnsi" w:hAnsiTheme="minorHAnsi"/>
          </w:rPr>
          <w:commentReference w:id="425"/>
        </w:r>
        <w:r w:rsidR="001F7E98" w:rsidDel="00292115">
          <w:delText>depiction of central carbon catabolism in hydrogenotrophic methan</w:delText>
        </w:r>
        <w:r w:rsidR="00230593" w:rsidDel="00292115">
          <w:delText>o</w:delText>
        </w:r>
        <w:r w:rsidR="001F7E98" w:rsidDel="00292115">
          <w:delText>gen</w:delText>
        </w:r>
        <w:r w:rsidR="00230593" w:rsidDel="00292115">
          <w:delText>e</w:delText>
        </w:r>
        <w:r w:rsidR="001F7E98" w:rsidDel="00292115">
          <w:delText>sis.</w:delText>
        </w:r>
      </w:del>
      <w:r w:rsidR="001F7E98">
        <w:t xml:space="preserve"> Because it is a relatively novel mechanism of energy conservation, this heterodisulfide reduction step was not part of our annotation database and thus was not included in the automated first reconstruction draft. Rather, the default mechanism of energy conservation matched methy</w:t>
      </w:r>
      <w:r w:rsidR="00230593">
        <w:t>l</w:t>
      </w:r>
      <w:r w:rsidR="001F7E98">
        <w:t xml:space="preserve">otrophic methanogens and utilized methanophenazine, an electron carrier known to be absent from </w:t>
      </w:r>
      <w:r w:rsidR="001F7E98">
        <w:rPr>
          <w:i/>
        </w:rPr>
        <w:t>M. maripaludis</w:t>
      </w:r>
      <w:r w:rsidR="001F7E98">
        <w:t xml:space="preserve"> and other hydrogenotrophic methanogens. We replaced the methylotrophic pathway with the correct electron bifurcation pathway, </w:t>
      </w:r>
      <w:r w:rsidR="000F6195">
        <w:t>linking</w:t>
      </w:r>
      <w:r w:rsidR="001F7E98">
        <w:t xml:space="preserve"> heterodisulfide reduction </w:t>
      </w:r>
      <w:r w:rsidR="000F6195">
        <w:t>with electrons from H</w:t>
      </w:r>
      <w:r w:rsidR="000F6195" w:rsidRPr="000F6195">
        <w:rPr>
          <w:vertAlign w:val="subscript"/>
        </w:rPr>
        <w:t>2</w:t>
      </w:r>
      <w:r w:rsidR="000F6195">
        <w:t xml:space="preserve"> </w:t>
      </w:r>
      <w:r w:rsidR="001F7E98">
        <w:t xml:space="preserve">to </w:t>
      </w:r>
      <w:r w:rsidR="000F6195">
        <w:t>carbon dioxide reduction</w:t>
      </w:r>
      <w:r w:rsidR="00B36C33">
        <w:t xml:space="preserve"> via reduced ferredoxin.</w:t>
      </w:r>
      <w:r w:rsidR="00D547AF">
        <w:t xml:space="preserve"> This incident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w:t>
      </w:r>
      <w:r w:rsidR="003730CF">
        <w:t>maximize consistency</w:t>
      </w:r>
      <w:r w:rsidR="00D547AF">
        <w:t xml:space="preserve"> of the reconstruction </w:t>
      </w:r>
      <w:r w:rsidR="003730CF">
        <w:t xml:space="preserve">with </w:t>
      </w:r>
      <w:r w:rsidR="00D547AF">
        <w:t>experimentally-verified pathways.</w:t>
      </w:r>
    </w:p>
    <w:p w14:paraId="6B3530BA" w14:textId="6F05EDD5" w:rsidR="00AF3DA5" w:rsidRDefault="000F6195" w:rsidP="007A2129">
      <w:pPr>
        <w:spacing w:line="480" w:lineRule="auto"/>
      </w:pPr>
      <w:r>
        <w:t>Interestingly,</w:t>
      </w:r>
      <w:r w:rsidR="00DC05CC">
        <w:t xml:space="preserve"> there is evidence that</w:t>
      </w:r>
      <w:r>
        <w:t xml:space="preserve"> </w:t>
      </w:r>
      <w:r>
        <w:rPr>
          <w:i/>
        </w:rPr>
        <w:t xml:space="preserve">M. maripaludis </w:t>
      </w:r>
      <w:r>
        <w:t xml:space="preserve">uses multiple forms of ferredoxin as electron carriers </w:t>
      </w:r>
      <w:r w:rsidR="00B36C33">
        <w:t>and may link multiple steps, including electron bifurcation, using specific ferredoxins</w:t>
      </w:r>
      <w:r w:rsidR="00DC05CC">
        <w:t xml:space="preserve"> </w:t>
      </w:r>
      <w:r w:rsidR="00DC05CC">
        <w:fldChar w:fldCharType="begin"/>
      </w:r>
      <w:r w:rsidR="00AE21C1">
        <w:instrText xml:space="preserve"> ADDIN ZOTERO_ITEM CSL_CITATION {"citationID":"2g2qvo6ckt","properties":{"formattedCitation":"(47)","plainCitation":"(47)"},"citationItems":[{"id":377,"uris":["http://zotero.org/users/2565720/items/V9R7CQTA"],"uri":["http://zotero.org/users/2565720/items/V9R7CQTA"],"itemData":{"id":377,"type":"article-journal","title":"More Than 200 Genes Required for Methane Formation from H2 and CO2 and Energy Conservation Are Present in Methanothermobacter marburgensis and Methanothermobacter thermautotrophicus","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rsidR="00DC05CC">
        <w:fldChar w:fldCharType="separate"/>
      </w:r>
      <w:r w:rsidR="00AE21C1" w:rsidRPr="00AE21C1">
        <w:rPr>
          <w:rFonts w:cs="Times New Roman"/>
        </w:rPr>
        <w:t>(47)</w:t>
      </w:r>
      <w:r w:rsidR="00DC05CC">
        <w:fldChar w:fldCharType="end"/>
      </w:r>
      <w:r w:rsidR="00B36C33">
        <w:t>. Presently, the full extent of this phenomenon is not well understood and requires more experimental investigation. How</w:t>
      </w:r>
      <w:r w:rsidR="007D68E6">
        <w:t>ever, in an effort to represent ferredoxin specificity in our model, we have included a function</w:t>
      </w:r>
      <w:r w:rsidR="00A62FD8">
        <w:t xml:space="preserve"> (see Supplemental Materials)</w:t>
      </w:r>
      <w:r w:rsidR="007D68E6">
        <w:t xml:space="preserve"> that </w:t>
      </w:r>
      <w:r w:rsidR="00A62FD8">
        <w:t>changes</w:t>
      </w:r>
      <w:r w:rsidR="007D68E6">
        <w:t xml:space="preserve"> </w:t>
      </w:r>
      <w:r w:rsidR="00A62FD8">
        <w:t xml:space="preserve">promiscuous ferredoxins to </w:t>
      </w:r>
      <w:r w:rsidR="00230593">
        <w:t>specific ferredoxins for the Eha</w:t>
      </w:r>
      <w:r w:rsidR="00A62FD8">
        <w:t xml:space="preserve"> hydrogenase, heterodisulfide reductase, and formylmethanfuran dehydrogenase (carbon dioxide reduction). Using this function, which also provides a specific ferredoxins with the ability to act as promiscuous ferredoxins, tightens the coupling between the aforementioned reactions by restricting them all to one pool of electron </w:t>
      </w:r>
      <w:r w:rsidR="00A62FD8">
        <w:lastRenderedPageBreak/>
        <w:t xml:space="preserve">carriers and </w:t>
      </w:r>
      <w:r w:rsidR="003F49E1">
        <w:t>allows us to predict</w:t>
      </w:r>
      <w:r w:rsidR="00943D68">
        <w:t xml:space="preserve"> how ferredoxin specificity could change</w:t>
      </w:r>
      <w:r w:rsidR="003F49E1">
        <w:t xml:space="preserve"> possible model flux distributions. </w:t>
      </w:r>
      <w:r w:rsidR="00A62FD8">
        <w:t xml:space="preserve"> </w:t>
      </w:r>
    </w:p>
    <w:p w14:paraId="607988A0" w14:textId="7CE96594"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943D68">
        <w:t>various unusual</w:t>
      </w:r>
      <w:r>
        <w:t xml:space="preserve"> coenzymes directly as electron carriers (methanofuran,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943D68">
        <w:instrText xml:space="preserve"> ADDIN ZOTERO_ITEM CSL_CITATION {"citationID":"kesh5maA","properties":{"formattedCitation":"(5)","plainCitation":"(5)"},"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943D68" w:rsidRPr="00943D68">
        <w:rPr>
          <w:rFonts w:cs="Times New Roman"/>
        </w:rPr>
        <w:t>(5)</w:t>
      </w:r>
      <w:r w:rsidR="00943D68">
        <w:fldChar w:fldCharType="end"/>
      </w:r>
      <w:r>
        <w:t xml:space="preserve">. </w:t>
      </w:r>
      <w:r w:rsidR="00F45312">
        <w:t xml:space="preserve">It also synthesizes an archaellin tetrasaccharide as part of N-linked glycosylation </w:t>
      </w:r>
      <w:r w:rsidR="00F45312">
        <w:fldChar w:fldCharType="begin"/>
      </w:r>
      <w:r w:rsidR="00F45312">
        <w:instrText xml:space="preserve"> ADDIN ZOTERO_ITEM CSL_CITATION {"citationID":"2i84i863d3","properties":{"formattedCitation":"(48)","plainCitation":"(48)"},"citationItems":[{"id":385,"uris":["http://zotero.org/users/2565720/items/E6HZ3AAE"],"uri":["http://zotero.org/users/2565720/items/E6HZ3AAE"],"itemData":{"id":385,"type":"article-journal","title":"Evidence that Biosynthesis of the Second and Third Sugars of the Archaellin Tetrasaccharide in the Archaeon Methanococcus maripaludis Occurs by the Same Pathway Used by Pseudomonas aeruginosa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F45312" w:rsidRPr="00F45312">
        <w:rPr>
          <w:rFonts w:cs="Times New Roman"/>
        </w:rPr>
        <w:t>(48)</w:t>
      </w:r>
      <w:r w:rsidR="00F45312">
        <w:fldChar w:fldCharType="end"/>
      </w:r>
      <w:r w:rsidR="00F45312">
        <w:t xml:space="preserve"> and multiple forms of archaeol, an archaeal membrane ether lipid </w:t>
      </w:r>
      <w:r w:rsidR="00F45312">
        <w:fldChar w:fldCharType="begin"/>
      </w:r>
      <w:r w:rsidR="00F45312">
        <w:instrText xml:space="preserve"> ADDIN ZOTERO_ITEM CSL_CITATION {"citationID":"1v1bfrvejb","properties":{"formattedCitation":"(49)","plainCitation":"(49)"},"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F45312" w:rsidRPr="00F45312">
        <w:rPr>
          <w:rFonts w:cs="Times New Roman"/>
        </w:rPr>
        <w:t>(49)</w:t>
      </w:r>
      <w:r w:rsidR="00F45312">
        <w:fldChar w:fldCharType="end"/>
      </w:r>
      <w:r w:rsidR="00F45312">
        <w:t xml:space="preserve">. These synthesis pathways, particularly those for the coenzymes, are vital pieces of </w:t>
      </w:r>
      <w:r w:rsidR="00F45312">
        <w:rPr>
          <w:i/>
        </w:rPr>
        <w:t xml:space="preserve">M. maripaludis </w:t>
      </w:r>
      <w:r w:rsidR="00F45312">
        <w:t>metabolism</w:t>
      </w:r>
      <w:r w:rsidR="00EC4669">
        <w:t>, hence</w:t>
      </w:r>
      <w:r>
        <w:t xml:space="preserve"> we were adamant about including synthesis pathways for these metabolites</w:t>
      </w:r>
      <w:r w:rsidR="00EC4669">
        <w:t xml:space="preserve"> and adding them to our biomass composition</w:t>
      </w:r>
      <w:r>
        <w:t xml:space="preserve">. </w:t>
      </w:r>
      <w:r w:rsidR="00ED4618">
        <w:t>Although several of these pathways were completely included in the Model SEED database, many reactions were missing and nearly all of the reactions were added manually</w:t>
      </w:r>
      <w:r w:rsidR="00EC4669">
        <w:t xml:space="preserve"> after automated reconstruction. Including these features in our reaction network and biomass definition distinguishes our model by incorporating multiple pathways that differentiate its metabolism from most other organisms.</w:t>
      </w:r>
    </w:p>
    <w:p w14:paraId="3A127E2B" w14:textId="319239D3"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6B0C00">
        <w:t xml:space="preserve"> produces sulfite, </w:t>
      </w:r>
      <w:r w:rsidR="000B4992">
        <w:t>whi</w:t>
      </w:r>
      <w:r w:rsidR="006B0C00">
        <w:t xml:space="preserve">ch inhibits methanogenesis </w:t>
      </w:r>
      <w:r w:rsidR="000B4992">
        <w:fldChar w:fldCharType="begin"/>
      </w:r>
      <w:r w:rsidR="00F45312">
        <w:instrText xml:space="preserve"> ADDIN ZOTERO_ITEM CSL_CITATION {"citationID":"1pmtfiqdui","properties":{"formattedCitation":"(50)","plainCitation":"(50)"},"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F45312" w:rsidRPr="00F45312">
        <w:rPr>
          <w:rFonts w:cs="Times New Roman"/>
        </w:rPr>
        <w:t>(50)</w:t>
      </w:r>
      <w:r w:rsidR="000B4992">
        <w:fldChar w:fldCharType="end"/>
      </w:r>
      <w:r w:rsidR="006B0C00">
        <w:t xml:space="preserve">. </w:t>
      </w:r>
      <w:r w:rsidR="000B4992">
        <w:t>However, b</w:t>
      </w:r>
      <w:r>
        <w:t xml:space="preserve">ecause sulfate is the default sulfur source for </w:t>
      </w:r>
      <w:r w:rsidR="008E0E07">
        <w:t xml:space="preserve">most microorganisms, our initial reconstruction included a sulfate transporter and sulfate reduction pathway. We removed the sulfate transporter and instead added a transporter for sulfide, the primary sulfur source for </w:t>
      </w:r>
      <w:r w:rsidR="008E0E07">
        <w:rPr>
          <w:i/>
        </w:rPr>
        <w:t xml:space="preserve">M. maripaludis. </w:t>
      </w:r>
      <w:r w:rsidR="008E0E07">
        <w:t xml:space="preserve">Our updated sulfur assimilation pathway includes a pathway for sulfide oxidation to sulfite, which is </w:t>
      </w:r>
      <w:r w:rsidR="00EC4669">
        <w:t>essential for</w:t>
      </w:r>
      <w:r w:rsidR="008E0E07">
        <w:t xml:space="preserve"> multiple biosynthetic pathways, via a hypothesized </w:t>
      </w:r>
      <w:r w:rsidR="00EC4669">
        <w:t>diss</w:t>
      </w:r>
      <w:r w:rsidR="006B0C00" w:rsidRPr="00BB4897">
        <w:t>imilatory sulfite reductase-</w:t>
      </w:r>
      <w:r w:rsidR="006B0C00" w:rsidRPr="00BB4897">
        <w:lastRenderedPageBreak/>
        <w:t>like protein</w:t>
      </w:r>
      <w:r w:rsidR="006B0C00">
        <w:t xml:space="preserve"> </w:t>
      </w:r>
      <w:r w:rsidR="006B0C00">
        <w:fldChar w:fldCharType="begin"/>
      </w:r>
      <w:r w:rsidR="00AE21C1">
        <w:instrText xml:space="preserve"> ADDIN ZOTERO_ITEM CSL_CITATION {"citationID":"b0qbtb0ku","properties":{"formattedCitation":"(23)","plainCitation":"(23)"},"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AE21C1" w:rsidRPr="00AE21C1">
        <w:rPr>
          <w:rFonts w:cs="Times New Roman"/>
        </w:rPr>
        <w:t>(23)</w:t>
      </w:r>
      <w:r w:rsidR="006B0C00">
        <w:fldChar w:fldCharType="end"/>
      </w:r>
      <w:r w:rsidR="008E0E07">
        <w:t xml:space="preserve">. Taken together with additional coenzym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in a team of experienced metabolic modelers and biochemical experts</w:t>
      </w:r>
      <w:r w:rsidR="00650EC2">
        <w:t xml:space="preserve">, we have </w:t>
      </w:r>
      <w:r w:rsidR="008E0E07">
        <w:t>created a reconstruction</w:t>
      </w:r>
      <w:r w:rsidR="00650EC2">
        <w:t xml:space="preserve"> that is </w:t>
      </w:r>
      <w:r w:rsidR="008E0E07">
        <w:t xml:space="preserve">qualitatively </w:t>
      </w:r>
      <w:r w:rsidR="00650EC2">
        <w:t xml:space="preserve">consistent with accumulated biochemical knowledge of our organism. </w:t>
      </w:r>
    </w:p>
    <w:p w14:paraId="3A0A049C" w14:textId="1A6CA3B2" w:rsidR="00B36C33" w:rsidRDefault="00B36C33" w:rsidP="00B36C33">
      <w:pPr>
        <w:pStyle w:val="Heading2"/>
      </w:pPr>
      <w:r>
        <w:t>Model Validation</w:t>
      </w:r>
    </w:p>
    <w:p w14:paraId="5937D85C" w14:textId="1CC7FAA3" w:rsidR="00C82E52" w:rsidRDefault="001F417F" w:rsidP="007A2129">
      <w:pPr>
        <w:spacing w:line="480" w:lineRule="auto"/>
      </w:pPr>
      <w:r>
        <w:t>Evaluating the metabolic network reconstruction by qualitatively comparing it to known biochemical phenomena is a useful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see Methods)</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 our comparison was limited to two conditions: H</w:t>
      </w:r>
      <w:r w:rsidR="00650EC2" w:rsidRPr="001F417F">
        <w:rPr>
          <w:vertAlign w:val="subscript"/>
        </w:rPr>
        <w:t>2</w:t>
      </w:r>
      <w:r w:rsidR="00650EC2">
        <w:t xml:space="preserve">-limiting and formate-limiting. </w:t>
      </w:r>
      <w:r>
        <w:t>Previous work yielded Y</w:t>
      </w:r>
      <w:r w:rsidRPr="001F417F">
        <w:rPr>
          <w:vertAlign w:val="subscript"/>
        </w:rPr>
        <w:t>CH4</w:t>
      </w:r>
      <w:r>
        <w:t xml:space="preserve"> (grams [cell mass] per mole of CH</w:t>
      </w:r>
      <w:r w:rsidRPr="001F417F">
        <w:rPr>
          <w:vertAlign w:val="subscript"/>
        </w:rPr>
        <w:t>4</w:t>
      </w:r>
      <w:r>
        <w:t xml:space="preserve"> produced) values of 2.86 </w:t>
      </w:r>
      <w:r>
        <w:rPr>
          <w:rFonts w:cs="Times New Roman"/>
        </w:rPr>
        <w:t>±</w:t>
      </w:r>
      <w:r>
        <w:t xml:space="preserve"> 0.58 for H</w:t>
      </w:r>
      <w:r w:rsidRPr="001F417F">
        <w:rPr>
          <w:vertAlign w:val="subscript"/>
        </w:rPr>
        <w:t>2</w:t>
      </w:r>
      <w:r>
        <w:t xml:space="preserve"> limitation and 2.31 </w:t>
      </w:r>
      <w:r>
        <w:rPr>
          <w:rFonts w:cs="Times New Roman"/>
        </w:rPr>
        <w:t>±</w:t>
      </w:r>
      <w:r>
        <w:t xml:space="preserve"> 0.58 for formate limitation </w:t>
      </w:r>
      <w:r>
        <w:fldChar w:fldCharType="begin"/>
      </w:r>
      <w:r w:rsidR="00F45312">
        <w:instrText xml:space="preserve"> ADDIN ZOTERO_ITEM CSL_CITATION {"citationID":"vqfbkr6og","properties":{"formattedCitation":"(51)","plainCitation":"(51)"},"citationItems":[{"id":73,"uris":["http://zotero.org/users/2565720/items/T5C439F9"],"uri":["http://zotero.org/users/2565720/items/T5C439F9"],"itemData":{"id":73,"type":"article-journal","title":"Effects of H2 and Formate on Growth Yield and Regulation of Methanogenesis in Methanococcus maripaludis","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fldChar w:fldCharType="separate"/>
      </w:r>
      <w:r w:rsidR="00F45312" w:rsidRPr="00F45312">
        <w:rPr>
          <w:rFonts w:cs="Times New Roman"/>
        </w:rPr>
        <w:t>(51)</w:t>
      </w:r>
      <w:r>
        <w:fldChar w:fldCharType="end"/>
      </w:r>
      <w:r>
        <w:t xml:space="preserve">. </w:t>
      </w:r>
      <w:r w:rsidR="006A723F">
        <w:t xml:space="preserve">These experimental yields were </w:t>
      </w:r>
      <w:r w:rsidR="00C82E52">
        <w:t xml:space="preserve">based on </w:t>
      </w:r>
      <w:r w:rsidR="006A723F">
        <w:t xml:space="preserve">a previously-reported </w:t>
      </w:r>
      <w:r w:rsidR="00C82E52">
        <w:t xml:space="preserve">conversion factor </w:t>
      </w:r>
      <w:r w:rsidR="006A723F">
        <w:t>b</w:t>
      </w:r>
      <w:r w:rsidR="00C82E52">
        <w:t xml:space="preserve">etween </w:t>
      </w:r>
      <w:r w:rsidR="00650EC2">
        <w:t xml:space="preserve">optical density </w:t>
      </w:r>
      <w:r w:rsidR="00C82E52">
        <w:t>and dry cell weight</w:t>
      </w:r>
      <w:r w:rsidR="006A723F">
        <w:t xml:space="preserve"> with A</w:t>
      </w:r>
      <w:r w:rsidR="006A723F" w:rsidRPr="006A723F">
        <w:rPr>
          <w:vertAlign w:val="subscript"/>
        </w:rPr>
        <w:t>600</w:t>
      </w:r>
      <w:r w:rsidR="006A723F">
        <w:t xml:space="preserve"> of 1 corresponding to 0.34 mg(dry weight)</w:t>
      </w:r>
      <w:r w:rsidR="006A723F">
        <w:rPr>
          <w:rFonts w:cs="Times New Roman"/>
        </w:rPr>
        <w:t>∙</w:t>
      </w:r>
      <w:r w:rsidR="006A723F">
        <w:t>ml</w:t>
      </w:r>
      <w:r w:rsidR="006A723F" w:rsidRPr="006A723F">
        <w:rPr>
          <w:vertAlign w:val="superscript"/>
        </w:rPr>
        <w:t>-1</w:t>
      </w:r>
      <w:r w:rsidR="00E3127F">
        <w:t xml:space="preserve"> </w:t>
      </w:r>
      <w:r w:rsidR="00E3127F">
        <w:fldChar w:fldCharType="begin"/>
      </w:r>
      <w:r w:rsidR="00AE21C1">
        <w:instrText xml:space="preserve"> ADDIN ZOTERO_ITEM CSL_CITATION {"citationID":"asci2795q","properties":{"formattedCitation":"(40)","plainCitation":"(40)"},"citationItems":[{"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E3127F">
        <w:fldChar w:fldCharType="separate"/>
      </w:r>
      <w:r w:rsidR="00AE21C1" w:rsidRPr="00AE21C1">
        <w:rPr>
          <w:rFonts w:cs="Times New Roman"/>
        </w:rPr>
        <w:t>(40)</w:t>
      </w:r>
      <w:r w:rsidR="00E3127F">
        <w:fldChar w:fldCharType="end"/>
      </w:r>
      <w:r w:rsidR="00E3127F">
        <w:t>.</w:t>
      </w:r>
      <w:r w:rsidR="00C82E52">
        <w:t xml:space="preserve"> </w:t>
      </w:r>
      <w:commentRangeStart w:id="426"/>
      <w:r w:rsidR="005E58A9">
        <w:t>We were unsure of the accuracy of this value and t</w:t>
      </w:r>
      <w:r w:rsidR="00C82E52">
        <w:t>o mitigate our concerns</w:t>
      </w:r>
      <w:commentRangeEnd w:id="426"/>
      <w:r w:rsidR="005E58A9">
        <w:rPr>
          <w:rStyle w:val="CommentReference"/>
          <w:rFonts w:asciiTheme="minorHAnsi" w:hAnsiTheme="minorHAnsi"/>
        </w:rPr>
        <w:commentReference w:id="426"/>
      </w:r>
      <w:r w:rsidR="00C82E52">
        <w:t>, we re-measured this conversion factor (see Methods)</w:t>
      </w:r>
      <w:r w:rsidR="005E58A9">
        <w:t>.</w:t>
      </w:r>
      <w:r w:rsidR="00C82E52">
        <w:t xml:space="preserve"> </w:t>
      </w:r>
      <w:r w:rsidR="005E58A9">
        <w:t xml:space="preserve">We used our newly-measured </w:t>
      </w:r>
      <w:r w:rsidR="00C82E52">
        <w:t>value of #</w:t>
      </w:r>
      <w:r w:rsidR="00C82E52" w:rsidRPr="008D38C6">
        <w:rPr>
          <w:highlight w:val="magenta"/>
        </w:rPr>
        <w:t>VALUE</w:t>
      </w:r>
      <w:r w:rsidR="005E58A9">
        <w:t xml:space="preserve"> to calculate</w:t>
      </w:r>
      <w:r w:rsidR="00C82E52">
        <w:t xml:space="preserve"> Y</w:t>
      </w:r>
      <w:r w:rsidR="00C82E52" w:rsidRPr="001F417F">
        <w:rPr>
          <w:vertAlign w:val="subscript"/>
        </w:rPr>
        <w:t>CH4</w:t>
      </w:r>
      <w:r w:rsidR="00650EC2">
        <w:t xml:space="preserve"> </w:t>
      </w:r>
      <w:r w:rsidR="00C82E52">
        <w:t xml:space="preserve">values of </w:t>
      </w:r>
      <w:r w:rsidR="00C82E52" w:rsidRPr="00E3127F">
        <w:rPr>
          <w:highlight w:val="magenta"/>
        </w:rPr>
        <w:t xml:space="preserve">2.86 </w:t>
      </w:r>
      <w:r w:rsidR="00C82E52" w:rsidRPr="00E3127F">
        <w:rPr>
          <w:rFonts w:cs="Times New Roman"/>
          <w:highlight w:val="magenta"/>
        </w:rPr>
        <w:t>±</w:t>
      </w:r>
      <w:r w:rsidR="00C82E52" w:rsidRPr="00E3127F">
        <w:rPr>
          <w:highlight w:val="magenta"/>
        </w:rPr>
        <w:t xml:space="preserve"> 0.58</w:t>
      </w:r>
      <w:r w:rsidR="00C82E52">
        <w:t xml:space="preserve"> for H</w:t>
      </w:r>
      <w:r w:rsidR="00C82E52" w:rsidRPr="001F417F">
        <w:rPr>
          <w:vertAlign w:val="subscript"/>
        </w:rPr>
        <w:t>2</w:t>
      </w:r>
      <w:r w:rsidR="00C82E52">
        <w:t xml:space="preserve"> limitation and </w:t>
      </w:r>
      <w:r w:rsidR="00C82E52" w:rsidRPr="00E3127F">
        <w:rPr>
          <w:highlight w:val="magenta"/>
        </w:rPr>
        <w:t xml:space="preserve">2.31 </w:t>
      </w:r>
      <w:r w:rsidR="00C82E52" w:rsidRPr="00E3127F">
        <w:rPr>
          <w:rFonts w:cs="Times New Roman"/>
          <w:highlight w:val="magenta"/>
        </w:rPr>
        <w:t>±</w:t>
      </w:r>
      <w:r w:rsidR="00C82E52" w:rsidRPr="00E3127F">
        <w:rPr>
          <w:highlight w:val="magenta"/>
        </w:rPr>
        <w:t xml:space="preserve"> 0.58</w:t>
      </w:r>
      <w:r w:rsidR="00C82E52">
        <w:t xml:space="preserve"> for formate </w:t>
      </w:r>
      <w:commentRangeStart w:id="427"/>
      <w:r w:rsidR="00C82E52">
        <w:t>limitation</w:t>
      </w:r>
      <w:commentRangeEnd w:id="427"/>
      <w:r w:rsidR="00EC4669">
        <w:rPr>
          <w:rStyle w:val="CommentReference"/>
          <w:rFonts w:asciiTheme="minorHAnsi" w:hAnsiTheme="minorHAnsi"/>
        </w:rPr>
        <w:commentReference w:id="427"/>
      </w:r>
      <w:r w:rsidR="00C82E52">
        <w:t xml:space="preserve">. </w:t>
      </w:r>
    </w:p>
    <w:p w14:paraId="66C45521" w14:textId="48AAF9D3" w:rsidR="008D38C6" w:rsidRDefault="00C82E52" w:rsidP="007A2129">
      <w:pPr>
        <w:spacing w:line="480" w:lineRule="auto"/>
      </w:pPr>
      <w:r>
        <w:lastRenderedPageBreak/>
        <w:t xml:space="preserve">Growth yield predictions can also vary considerably in response to model ATP maintenance energies </w:t>
      </w:r>
      <w:r w:rsidR="00CE717D">
        <w:fldChar w:fldCharType="begin"/>
      </w:r>
      <w:r w:rsidR="00F45312">
        <w:instrText xml:space="preserve"> ADDIN ZOTERO_ITEM CSL_CITATION {"citationID":"uin4blve5","properties":{"formattedCitation":"(52)","plainCitation":"(5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CE717D">
        <w:fldChar w:fldCharType="separate"/>
      </w:r>
      <w:r w:rsidR="00F45312" w:rsidRPr="00F45312">
        <w:rPr>
          <w:rFonts w:cs="Times New Roman"/>
        </w:rPr>
        <w:t>(52)</w:t>
      </w:r>
      <w:r w:rsidR="00CE717D">
        <w:fldChar w:fldCharType="end"/>
      </w:r>
      <w:r>
        <w:t xml:space="preserve">. </w:t>
      </w:r>
      <w:r w:rsidR="00CE717D">
        <w:t xml:space="preserve">Our </w:t>
      </w:r>
      <w:r w:rsidR="008D38C6">
        <w:t>default biomass equation obtained through Kbase specified growth associated maintenance (GAM) as 40.11 (mmol per grams [cell mass]) and the first draft model specified no non-growth associated maintenance (NGAM). Though these figures gave what we considered to be reasonable growth yield predictions, we chose to measure GAM and NGAM ourselves with respect to methane production rate (see Methods). Following our growth experiments, we altered these values to #</w:t>
      </w:r>
      <w:r w:rsidR="008D38C6" w:rsidRPr="008D38C6">
        <w:rPr>
          <w:highlight w:val="magenta"/>
        </w:rPr>
        <w:t>VALUE</w:t>
      </w:r>
      <w:r w:rsidR="008D38C6">
        <w:t># and #</w:t>
      </w:r>
      <w:r w:rsidR="008D38C6" w:rsidRPr="008D38C6">
        <w:rPr>
          <w:highlight w:val="magenta"/>
        </w:rPr>
        <w:t>VALUE</w:t>
      </w:r>
      <w:r w:rsidR="008D38C6">
        <w:t># in H</w:t>
      </w:r>
      <w:r w:rsidR="008D38C6" w:rsidRPr="00F846AE">
        <w:rPr>
          <w:vertAlign w:val="subscript"/>
        </w:rPr>
        <w:t>2</w:t>
      </w:r>
      <w:r w:rsidR="008D38C6">
        <w:t>-limiting conditions and #</w:t>
      </w:r>
      <w:r w:rsidR="008D38C6" w:rsidRPr="008D38C6">
        <w:rPr>
          <w:highlight w:val="magenta"/>
        </w:rPr>
        <w:t xml:space="preserve">VALUE </w:t>
      </w:r>
      <w:r w:rsidR="008D38C6">
        <w:t># and #</w:t>
      </w:r>
      <w:r w:rsidR="008D38C6" w:rsidRPr="008D38C6">
        <w:rPr>
          <w:highlight w:val="magenta"/>
        </w:rPr>
        <w:t>VALUE</w:t>
      </w:r>
      <w:r w:rsidR="008D38C6">
        <w:t xml:space="preserve"># in formate-limiting conditions for GAM and NGAM, </w:t>
      </w:r>
      <w:commentRangeStart w:id="428"/>
      <w:r w:rsidR="008D38C6">
        <w:t>respectively</w:t>
      </w:r>
      <w:commentRangeEnd w:id="428"/>
      <w:r w:rsidR="00EC4669">
        <w:rPr>
          <w:rStyle w:val="CommentReference"/>
          <w:rFonts w:asciiTheme="minorHAnsi" w:hAnsiTheme="minorHAnsi"/>
        </w:rPr>
        <w:commentReference w:id="428"/>
      </w:r>
      <w:r w:rsidR="008D38C6">
        <w:t xml:space="preserve">. </w:t>
      </w:r>
    </w:p>
    <w:p w14:paraId="0BEB1A4A" w14:textId="51266E9A" w:rsidR="00650EC2" w:rsidRDefault="008D38C6" w:rsidP="007A2129">
      <w:pPr>
        <w:spacing w:line="480" w:lineRule="auto"/>
      </w:pPr>
      <w:r>
        <w:t xml:space="preserve">Using our recalibrated growth yields and ATP maintenance values, we compared our model’s FBA predictions of maximum growth yields to the experimentally-derived measurements as shown in Figure </w:t>
      </w:r>
      <w:r w:rsidR="009D69A7">
        <w:t>2</w:t>
      </w:r>
      <w:r>
        <w:t xml:space="preserve">. </w:t>
      </w:r>
      <w:commentRangeStart w:id="429"/>
      <w:r>
        <w:t>Both of our computational values agreed closely with the experimental values, falling within the uncertainty range</w:t>
      </w:r>
      <w:r w:rsidR="00435253">
        <w:t xml:space="preserve"> in each case. Though growth yield validation is not an absolute measure of model performance, our model’s ability to closely reproduce experimental results without manual overfitting suggested a high propensity for generating viable growth predictions. This result bodes well for our model’s utility as a predictive tool as we look to use it to generate quantitatively feasible growth hypotheses for novel strain designs. </w:t>
      </w:r>
      <w:commentRangeEnd w:id="429"/>
      <w:r w:rsidR="00435253">
        <w:rPr>
          <w:rStyle w:val="CommentReference"/>
          <w:rFonts w:asciiTheme="minorHAnsi" w:hAnsiTheme="minorHAnsi"/>
        </w:rPr>
        <w:commentReference w:id="429"/>
      </w:r>
    </w:p>
    <w:p w14:paraId="3A8609F4" w14:textId="0E70E767" w:rsidR="009F4D6C"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 xml:space="preserve">built around gene-protein-reaction relationships that connect genotype to growth phenotype. Thus, comparing model predictions of gene knockout lethality provid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584373">
        <w:rPr>
          <w:i/>
        </w:rPr>
        <w:instrText xml:space="preserve"> ADDIN ZOTERO_ITEM CSL_CITATION {"citationID":"26th8g5t52","properties":{"formattedCitation":"(53)","plainCitation":"(53)"},"citationItems":[{"id":392,"uris":["http://zotero.org/users/2565720/items/23MX95KI"],"uri":["http://zotero.org/users/2565720/items/23MX95KI"],"itemData":{"id":392,"type":"article-journal","title":"A comprehensive genome-scale reconstruction of Escherichia coli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584373" w:rsidRPr="00584373">
        <w:rPr>
          <w:rFonts w:cs="Times New Roman"/>
        </w:rPr>
        <w:t>(53)</w:t>
      </w:r>
      <w:r w:rsidR="00584373">
        <w:rPr>
          <w:i/>
        </w:rPr>
        <w:fldChar w:fldCharType="end"/>
      </w:r>
      <w:r w:rsidR="00584373">
        <w:t>.</w:t>
      </w:r>
      <w:r w:rsidR="00967F47">
        <w:t xml:space="preserve"> </w:t>
      </w:r>
      <w:r>
        <w:t xml:space="preserve">In the case of </w:t>
      </w:r>
      <w:r>
        <w:rPr>
          <w:i/>
        </w:rPr>
        <w:t>M. maripaludis</w:t>
      </w:r>
      <w:r w:rsidR="001E6ABD">
        <w:t xml:space="preserve"> transposon mutagenesis </w:t>
      </w:r>
      <w:r w:rsidR="00F42364">
        <w:lastRenderedPageBreak/>
        <w:t>has been used to calculate an essentiality index</w:t>
      </w:r>
      <w:r w:rsidR="001E6ABD">
        <w:t xml:space="preserve"> of all genes in </w:t>
      </w:r>
      <w:r w:rsidR="001E6ABD">
        <w:rPr>
          <w:i/>
        </w:rPr>
        <w:t xml:space="preserve">M. maripaludis </w:t>
      </w:r>
      <w:r w:rsidR="001E6ABD">
        <w:rPr>
          <w:i/>
        </w:rPr>
        <w:fldChar w:fldCharType="begin"/>
      </w:r>
      <w:r w:rsidR="00584373">
        <w:rPr>
          <w:i/>
        </w:rPr>
        <w:instrText xml:space="preserve"> ADDIN ZOTERO_ITEM CSL_CITATION {"citationID":"289b8k3usl","properties":{"formattedCitation":"(54)","plainCitation":"(54)"},"citationItems":[{"id":56,"uris":["http://zotero.org/users/2565720/items/ARVWTIRD"],"uri":["http://zotero.org/users/2565720/items/ARVWTIRD"],"itemData":{"id":56,"type":"article-journal","title":"Genome-scale analysis of gene function in the hydrogenotrophic methanogenic archaeon Methanococcus maripaludis","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584373" w:rsidRPr="00584373">
        <w:rPr>
          <w:rFonts w:cs="Times New Roman"/>
        </w:rPr>
        <w:t>(54)</w:t>
      </w:r>
      <w:r w:rsidR="001E6ABD">
        <w:rPr>
          <w:i/>
        </w:rPr>
        <w:fldChar w:fldCharType="end"/>
      </w:r>
      <w:r w:rsidR="001E6ABD">
        <w:t xml:space="preserve">, </w:t>
      </w:r>
      <w:r w:rsidR="00F42364">
        <w:t xml:space="preserve">but </w:t>
      </w:r>
      <w:r w:rsidR="001E6ABD">
        <w:t xml:space="preserve">there is relatively little data where gene knockout experiments have been systematically carried out </w:t>
      </w:r>
      <w:r w:rsidR="00DC2671">
        <w:rPr>
          <w:i/>
        </w:rPr>
        <w:t>in vivo.</w:t>
      </w:r>
      <w:r w:rsidR="001E6ABD">
        <w:rPr>
          <w:i/>
        </w:rPr>
        <w:t xml:space="preserve"> </w:t>
      </w:r>
      <w:r w:rsidR="00F42364">
        <w:t xml:space="preserve">Because much of methanogenesis revolves around the function of different hydrogenases, the bulk of available gene knockout data involves hydrogenase knockouts on different media. </w:t>
      </w:r>
      <w:r w:rsidR="001E6ABD">
        <w:t xml:space="preserve">For our </w:t>
      </w:r>
      <w:r w:rsidR="00F42364">
        <w:t>test set</w:t>
      </w:r>
      <w:r w:rsidR="001E6ABD">
        <w:t xml:space="preserve">, </w:t>
      </w:r>
      <w:r w:rsidR="00650EC2">
        <w:t xml:space="preserve">we were able to assemble a knockout panel of 30 </w:t>
      </w:r>
      <w:r w:rsidR="00F42364">
        <w:t>binary growth phenotypes based on</w:t>
      </w:r>
      <w:r w:rsidR="00650EC2">
        <w:t xml:space="preserve"> previous publications</w:t>
      </w:r>
      <w:r w:rsidR="00F42364">
        <w:t xml:space="preserve"> </w:t>
      </w:r>
      <w:r w:rsidR="00F42364">
        <w:fldChar w:fldCharType="begin"/>
      </w:r>
      <w:r w:rsidR="00AE21C1">
        <w:instrText xml:space="preserve"> ADDIN ZOTERO_ITEM CSL_CITATION {"citationID":"pNaGrqI1","properties":{"formattedCitation":"{\\rtf (38\\uc0\\u8211{}43)}","plainCitation":"(38–43)"},"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AE21C1" w:rsidRPr="00AE21C1">
        <w:rPr>
          <w:rFonts w:cs="Times New Roman"/>
          <w:szCs w:val="24"/>
        </w:rPr>
        <w:t>(38–43)</w:t>
      </w:r>
      <w:r w:rsidR="00F42364">
        <w:fldChar w:fldCharType="end"/>
      </w:r>
      <w:r w:rsidR="00650EC2">
        <w:t>. Th</w:t>
      </w:r>
      <w:r w:rsidR="00F42364">
        <w:t xml:space="preserve">ough the breadth of these knockout genotypes is limited, they are all vital pieces of </w:t>
      </w:r>
      <w:r w:rsidR="00650EC2">
        <w:t xml:space="preserve">central carbon metabolism and </w:t>
      </w:r>
      <w:r w:rsidR="00F42364">
        <w:t>therefore</w:t>
      </w:r>
      <w:r w:rsidR="00650EC2">
        <w:t xml:space="preserve">, they give us a good idea of how well our model can predict knockouts in central catabolism. In comparing with these data, </w:t>
      </w:r>
      <w:r w:rsidR="009D69A7">
        <w:t xml:space="preserve">as shown in Figure 3, </w:t>
      </w:r>
      <w:r w:rsidR="00F42364">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31EE0253" w:rsidR="00650EC2" w:rsidRDefault="00F42364" w:rsidP="007A2129">
      <w:pPr>
        <w:spacing w:line="480" w:lineRule="auto"/>
      </w:pPr>
      <w:r>
        <w:t xml:space="preserve">It is also worth noting that all </w:t>
      </w:r>
      <w:r w:rsidR="004D13B8">
        <w:t xml:space="preserve">3 incorrect predictions had regulatory bases. In these cases, knockouts of 5 or 6 hydrogenases are lethal in formate-grown cells with downregulation of the glyceraldehyde-3-phosphate ferredoxin oxidoreductase (GAPOR) cycle. When </w:t>
      </w:r>
      <w:r w:rsidR="009F4D6C">
        <w:t xml:space="preserve">the GAPOR cycle is </w:t>
      </w:r>
      <w:r w:rsidR="004D13B8">
        <w:t>upregulated</w:t>
      </w:r>
      <w:r w:rsidR="009F4D6C">
        <w:t xml:space="preserve"> (as in </w:t>
      </w:r>
      <w:r w:rsidR="009F4D6C">
        <w:rPr>
          <w:rFonts w:cs="Times New Roman"/>
        </w:rPr>
        <w:t>Δ</w:t>
      </w:r>
      <w:r w:rsidR="009F4D6C">
        <w:t>6H2ase</w:t>
      </w:r>
      <w:r w:rsidR="009F4D6C" w:rsidRPr="009F4D6C">
        <w:rPr>
          <w:vertAlign w:val="subscript"/>
        </w:rPr>
        <w:t>supp</w:t>
      </w:r>
      <w:r w:rsidR="009F4D6C">
        <w:t xml:space="preserve"> and </w:t>
      </w:r>
      <w:r w:rsidR="009F4D6C">
        <w:rPr>
          <w:rFonts w:cs="Times New Roman"/>
        </w:rPr>
        <w:t>Δ</w:t>
      </w:r>
      <w:r w:rsidR="009F4D6C">
        <w:t>7H2ase</w:t>
      </w:r>
      <w:r w:rsidR="009F4D6C" w:rsidRPr="009F4D6C">
        <w:rPr>
          <w:vertAlign w:val="subscript"/>
        </w:rPr>
        <w:t>supp</w:t>
      </w:r>
      <w:r w:rsidR="009F4D6C">
        <w:t>)</w:t>
      </w:r>
      <w:r w:rsidR="004D13B8">
        <w:t xml:space="preserve">, </w:t>
      </w:r>
      <w:r w:rsidR="009F4D6C">
        <w:t>it</w:t>
      </w:r>
      <w:r w:rsidR="004D13B8">
        <w:t xml:space="preserve"> provide</w:t>
      </w:r>
      <w:r w:rsidR="009F4D6C">
        <w:t>s</w:t>
      </w:r>
      <w:r w:rsidR="004D13B8">
        <w:t xml:space="preserve"> anaplerotic electrons </w:t>
      </w:r>
      <w:r w:rsidR="009F4D6C">
        <w:t>that</w:t>
      </w:r>
      <w:r w:rsidR="004D13B8">
        <w:t xml:space="preserve"> </w:t>
      </w:r>
      <w:r w:rsidR="009F4D6C">
        <w:t xml:space="preserve">allow cell growth in formate media, even when missing </w:t>
      </w:r>
      <w:r w:rsidR="004D13B8">
        <w:t xml:space="preserve">up to 7 hydrogenases. </w:t>
      </w:r>
      <w:r w:rsidR="009F4D6C">
        <w:t>Upregulation of the GAPOR cycle is a regulatory difference, and we have chosen to leave the cycle upregulated as a default to allow for a richer spectrum of possible flux distributions. Thus, although our default model does not predict knockout growth phenotypes with 100% accuracy, it can easily be tuned to reflect regulatory differences.</w:t>
      </w:r>
      <w:r w:rsidR="00650EC2">
        <w:t xml:space="preserve"> </w:t>
      </w:r>
    </w:p>
    <w:p w14:paraId="5C3276FB" w14:textId="77777777" w:rsidR="00992E1B" w:rsidRDefault="00992E1B" w:rsidP="00992E1B">
      <w:pPr>
        <w:pStyle w:val="Heading2"/>
      </w:pPr>
      <w:r>
        <w:lastRenderedPageBreak/>
        <w:t>Thermodynamic Calculations</w:t>
      </w:r>
    </w:p>
    <w:p w14:paraId="328C7F12" w14:textId="6452FB49" w:rsidR="006D6FE3" w:rsidRDefault="00992E1B" w:rsidP="00992E1B">
      <w:pPr>
        <w:spacing w:line="480" w:lineRule="auto"/>
      </w:pPr>
      <w:r>
        <w:t xml:space="preserve">Free energy plays a key role in biochemistry as all biological systems must have a sufficiently low overall free energy to support </w:t>
      </w:r>
      <w:commentRangeStart w:id="430"/>
      <w:r>
        <w:t>growth</w:t>
      </w:r>
      <w:commentRangeEnd w:id="430"/>
      <w:r w:rsidR="005C589C">
        <w:rPr>
          <w:rStyle w:val="CommentReference"/>
          <w:rFonts w:asciiTheme="minorHAnsi" w:hAnsiTheme="minorHAnsi"/>
        </w:rPr>
        <w:commentReference w:id="430"/>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AE21C1">
        <w:instrText xml:space="preserve"> ADDIN ZOTERO_ITEM CSL_CITATION {"citationID":"2p3t5qv1lr","properties":{"formattedCitation":"(27)","plainCitation":"(27)"},"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AE21C1" w:rsidRPr="00AE21C1">
        <w:rPr>
          <w:rFonts w:cs="Times New Roman"/>
        </w:rPr>
        <w:t>(27)</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AE21C1">
        <w:instrText xml:space="preserve"> ADDIN ZOTERO_ITEM CSL_CITATION {"citationID":"f23h5d5rc","properties":{"formattedCitation":"(28)","plainCitation":"(28)"},"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AE21C1" w:rsidRPr="00AE21C1">
        <w:rPr>
          <w:rFonts w:cs="Times New Roman"/>
        </w:rPr>
        <w:t>(28)</w:t>
      </w:r>
      <w:r w:rsidR="00111F78">
        <w:fldChar w:fldCharType="end"/>
      </w:r>
      <w:r w:rsidR="00111F78">
        <w:t xml:space="preserve">. </w:t>
      </w:r>
      <w:r>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overall biochemical “reaction” </w:t>
      </w:r>
      <w:r w:rsidR="00DC26B4">
        <w:t>of a</w:t>
      </w:r>
      <w:r w:rsidR="004B077E">
        <w:t xml:space="preserve"> model,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431"/>
      <w:r w:rsidR="006D6FE3">
        <w:t>itself</w:t>
      </w:r>
      <w:commentRangeEnd w:id="431"/>
      <w:r w:rsidR="00967F47">
        <w:rPr>
          <w:rStyle w:val="CommentReference"/>
          <w:rFonts w:asciiTheme="minorHAnsi" w:hAnsiTheme="minorHAnsi"/>
        </w:rPr>
        <w:commentReference w:id="431"/>
      </w:r>
      <w:r w:rsidR="006D6FE3">
        <w:t xml:space="preserve">. </w:t>
      </w:r>
    </w:p>
    <w:p w14:paraId="42919EC9" w14:textId="28445362" w:rsidR="00992E1B" w:rsidRDefault="006D6FE3" w:rsidP="007A2129">
      <w:pPr>
        <w:spacing w:line="480" w:lineRule="auto"/>
      </w:pPr>
      <w:r>
        <w:t xml:space="preserve">We expect that </w:t>
      </w:r>
      <w:r w:rsidR="00DC26B4">
        <w:t>this straightforward calculation (see Methods)</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AE21C1">
        <w:instrText xml:space="preserve"> ADDIN ZOTERO_ITEM CSL_CITATION {"citationID":"1dpvgoc3al","properties":{"formattedCitation":"(26)","plainCitation":"(26)"},"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AE21C1" w:rsidRPr="00AE21C1">
        <w:rPr>
          <w:rFonts w:cs="Times New Roman"/>
        </w:rPr>
        <w:t>(26)</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w:t>
      </w:r>
      <w:r w:rsidR="008946EC">
        <w:lastRenderedPageBreak/>
        <w:t xml:space="preserve">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see Supplementary Materials)</w:t>
      </w:r>
      <w:r w:rsidR="008946EC">
        <w:t>.</w:t>
      </w:r>
    </w:p>
    <w:p w14:paraId="4063BF53" w14:textId="21105EDF" w:rsidR="00B36C33" w:rsidRDefault="00603980" w:rsidP="00B36C33">
      <w:pPr>
        <w:pStyle w:val="Heading2"/>
      </w:pPr>
      <w:r>
        <w:t>Reconstruction and Model</w:t>
      </w:r>
      <w:r w:rsidR="00B36C33">
        <w:t xml:space="preserve"> </w:t>
      </w:r>
      <w:commentRangeStart w:id="432"/>
      <w:r w:rsidR="00B36C33">
        <w:t>Distribution</w:t>
      </w:r>
      <w:commentRangeEnd w:id="432"/>
      <w:r w:rsidR="00967F47">
        <w:rPr>
          <w:rStyle w:val="CommentReference"/>
          <w:rFonts w:asciiTheme="minorHAnsi" w:eastAsiaTheme="minorHAnsi" w:hAnsiTheme="minorHAnsi" w:cstheme="minorBidi"/>
          <w:b w:val="0"/>
          <w:bCs w:val="0"/>
          <w:color w:val="auto"/>
        </w:rPr>
        <w:commentReference w:id="432"/>
      </w:r>
    </w:p>
    <w:p w14:paraId="3F60C21B" w14:textId="79B588AB"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AE21C1">
        <w:instrText xml:space="preserve"> ADDIN ZOTERO_ITEM CSL_CITATION {"citationID":"2q74n3gsc3","properties":{"formattedCitation":"(36)","plainCitation":"(36)"},"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AE21C1" w:rsidRPr="00AE21C1">
        <w:rPr>
          <w:rFonts w:cs="Times New Roman"/>
        </w:rPr>
        <w:t>(36)</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Kbase, but also include crosslinks to KEGG</w:t>
      </w:r>
      <w:r w:rsidR="00322F94">
        <w:t xml:space="preserve"> identifiers </w:t>
      </w:r>
      <w:r w:rsidR="00322F94">
        <w:fldChar w:fldCharType="begin"/>
      </w:r>
      <w:r w:rsidR="00AE21C1">
        <w:instrText xml:space="preserve"> ADDIN ZOTERO_ITEM CSL_CITATION {"citationID":"1o8214b19b","properties":{"formattedCitation":"(30)","plainCitation":"(30)"},"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AE21C1" w:rsidRPr="00AE21C1">
        <w:rPr>
          <w:rFonts w:cs="Times New Roman"/>
        </w:rPr>
        <w:t>(30)</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see Supplementary Materials).</w:t>
      </w:r>
      <w:r w:rsidR="00992E1B">
        <w:t xml:space="preserve"> </w:t>
      </w:r>
    </w:p>
    <w:p w14:paraId="0994C86E" w14:textId="1B7F81F6"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584373">
        <w:instrText xml:space="preserve"> ADDIN ZOTERO_ITEM CSL_CITATION {"citationID":"mvn2s0n0e","properties":{"formattedCitation":"(55)","plainCitation":"(55)"},"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584373" w:rsidRPr="00584373">
        <w:rPr>
          <w:rFonts w:cs="Times New Roman"/>
        </w:rPr>
        <w:t>(55)</w:t>
      </w:r>
      <w:r w:rsidR="00322F94">
        <w:fldChar w:fldCharType="end"/>
      </w:r>
      <w:r w:rsidR="00322F94">
        <w:t xml:space="preserve">; thus, we have included our reaction network in SBML.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see Supplementary Materials). </w:t>
      </w:r>
      <w:r w:rsidR="00A512C1">
        <w:t>In the interest of transparency and to support the</w:t>
      </w:r>
      <w:r w:rsidR="00E515B0">
        <w:t xml:space="preserve"> iterative process of reconstructing </w:t>
      </w:r>
      <w:r w:rsidR="00E515B0">
        <w:lastRenderedPageBreak/>
        <w:t>metabolic networks, we have also made our codes and reconstruction available on Github (</w:t>
      </w:r>
      <w:r w:rsidR="00E515B0" w:rsidRPr="00E515B0">
        <w:t>https://github.com/marichards/methanococcus</w:t>
      </w:r>
      <w:r w:rsidR="00E515B0">
        <w:t>).</w:t>
      </w:r>
    </w:p>
    <w:p w14:paraId="4F6A5CBF" w14:textId="77777777" w:rsidR="00414739" w:rsidRDefault="00414739" w:rsidP="00414739">
      <w:pPr>
        <w:pStyle w:val="Heading1"/>
      </w:pPr>
      <w:r>
        <w:t>Discussion</w:t>
      </w:r>
    </w:p>
    <w:p w14:paraId="63E23DC8" w14:textId="4253E662" w:rsidR="00CF4E3A" w:rsidRDefault="00A512C1" w:rsidP="007A2129">
      <w:pPr>
        <w:spacing w:line="480" w:lineRule="auto"/>
      </w:pPr>
      <w:r>
        <w:t xml:space="preserve">Metabolic reconstructions provide us with a computational approach to studying the complexity of genome-scale biochemistry. With iMR544, we have created the most comprehensive </w:t>
      </w:r>
      <w:r w:rsidR="00444242">
        <w:t>reconstruction</w:t>
      </w:r>
      <w:r>
        <w:t xml:space="preserve"> of </w:t>
      </w:r>
      <w:r>
        <w:rPr>
          <w:i/>
        </w:rPr>
        <w:t xml:space="preserve">M. maripaludis </w:t>
      </w:r>
      <w:r>
        <w:t>currently available</w:t>
      </w:r>
      <w:r w:rsidR="00444242">
        <w:t>, the first manually-curated reconstruction built on top of likelihood based gap</w:t>
      </w:r>
      <w:r w:rsidR="00CD3E73">
        <w:t xml:space="preserve"> </w:t>
      </w:r>
      <w:r w:rsidR="00444242">
        <w:t xml:space="preserve">filling, and a straightforward new method to add thermodynamic constraints to metabolic models. </w:t>
      </w:r>
    </w:p>
    <w:p w14:paraId="2111911F" w14:textId="77777777" w:rsidR="00CF4E3A" w:rsidRDefault="00444242" w:rsidP="007A2129">
      <w:pPr>
        <w:spacing w:line="480" w:lineRule="auto"/>
      </w:pPr>
      <w:r>
        <w:t xml:space="preserve">Our reconstruction process hinged first and foremost on literature sources, which provided </w:t>
      </w:r>
      <w:r w:rsidR="00CF4E3A">
        <w:t xml:space="preserve">high </w:t>
      </w:r>
      <w:r>
        <w:t xml:space="preserve">quality </w:t>
      </w:r>
      <w:r w:rsidR="00CF4E3A">
        <w:t>biochemical information</w:t>
      </w:r>
      <w:r>
        <w:t xml:space="preserve">. </w:t>
      </w:r>
      <w:r w:rsidR="00CF4E3A">
        <w:t>Through manual curation from these sources, we created a model with an accurate representation of the Wolfe Cycle, added pathways to synthesize methanogenic coenzymes, included archaellin and archaeol lipid biosyntheses, and corrected the sulfur assimilation pathway. The efficacy of rigorous manual curation is shown not only in t</w:t>
      </w:r>
      <w:r>
        <w:t xml:space="preserve">he qualitative accuracy of our </w:t>
      </w:r>
      <w:r w:rsidR="00CF4E3A">
        <w:t xml:space="preserve">reconstruction, but also in the </w:t>
      </w:r>
      <w:r>
        <w:t>formidable quantitative capabilities</w:t>
      </w:r>
      <w:r w:rsidR="00CF4E3A">
        <w:t xml:space="preserve"> of the resulting </w:t>
      </w:r>
      <w:commentRangeStart w:id="433"/>
      <w:r w:rsidR="00CF4E3A">
        <w:t>model</w:t>
      </w:r>
      <w:commentRangeEnd w:id="433"/>
      <w:r w:rsidR="00CF4E3A">
        <w:t xml:space="preserve">. </w:t>
      </w:r>
      <w:r w:rsidR="00CF4E3A">
        <w:rPr>
          <w:rStyle w:val="CommentReference"/>
          <w:rFonts w:asciiTheme="minorHAnsi" w:hAnsiTheme="minorHAnsi"/>
        </w:rPr>
        <w:commentReference w:id="433"/>
      </w:r>
    </w:p>
    <w:p w14:paraId="7BEEF50C" w14:textId="204DEEBB" w:rsidR="00CF4F3E" w:rsidRDefault="00CF4E3A" w:rsidP="007A2129">
      <w:pPr>
        <w:spacing w:line="480" w:lineRule="auto"/>
      </w:pPr>
      <w:r>
        <w:t>This reconstruction is also, to our knowledge, the first genome scale metabolic network created using likelihood-based gap</w:t>
      </w:r>
      <w:r w:rsidR="00CD3E73">
        <w:t xml:space="preserve"> </w:t>
      </w:r>
      <w:r>
        <w:t xml:space="preserve">filling. Favoring this method over a maximum parsimony method helped us to automatically identify 66 more genes, increasing the gene coverage of our reconstruction prior to the start of manual curation. Simultaneously, we were also able to assign </w:t>
      </w:r>
      <w:r w:rsidR="00EA0242">
        <w:t>reaction likelihood scores f</w:t>
      </w:r>
      <w:r>
        <w:t>o</w:t>
      </w:r>
      <w:r w:rsidR="00EA0242">
        <w:t>r</w:t>
      </w:r>
      <w:r>
        <w:t xml:space="preserve"> many of the reactions, </w:t>
      </w:r>
      <w:r w:rsidR="00CF4F3E">
        <w:t>lending a measure of confidence level for including each reaction in the network.</w:t>
      </w:r>
      <w:r>
        <w:t xml:space="preserve"> </w:t>
      </w:r>
    </w:p>
    <w:p w14:paraId="7B481CFC" w14:textId="22B9C4EF" w:rsidR="00CF4F3E" w:rsidRDefault="00CF4F3E" w:rsidP="007A2129">
      <w:pPr>
        <w:spacing w:line="480" w:lineRule="auto"/>
      </w:pPr>
      <w:r>
        <w:lastRenderedPageBreak/>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3A81E831" w14:textId="68E410B6" w:rsidR="00E03BFB" w:rsidRDefault="00CF4F3E" w:rsidP="007A2129">
      <w:pPr>
        <w:spacing w:line="480" w:lineRule="auto"/>
      </w:pPr>
      <w:r>
        <w:t xml:space="preserve">We recognize that our reconstruction effort represents only an incremental </w:t>
      </w:r>
      <w:r w:rsidR="00EA0242">
        <w:t>step toward</w:t>
      </w:r>
      <w:r>
        <w:t xml:space="preserve"> understanding </w:t>
      </w:r>
      <w:r>
        <w:rPr>
          <w:i/>
        </w:rPr>
        <w:t xml:space="preserve">M. maripaludis </w:t>
      </w:r>
      <w:r>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In addition to distributing our model in SBML format, we have also included </w:t>
      </w:r>
      <w:r w:rsidR="00E03BFB">
        <w:t>numerous functions for modifying the reconstruction, simulating</w:t>
      </w:r>
      <w:r>
        <w:t xml:space="preserve"> growth</w:t>
      </w:r>
      <w:r w:rsidR="00E03BFB">
        <w:t xml:space="preserve">, and predicting gene knockout lethality. By following this model of reconstruction distribution, we hope to encourage increased transparency and user-friendliness in all metabolic network reconstructions. </w:t>
      </w:r>
    </w:p>
    <w:p w14:paraId="30078ECD" w14:textId="29663604" w:rsidR="00650EC2" w:rsidRDefault="00E03BFB" w:rsidP="00EA0242">
      <w:pPr>
        <w:spacing w:line="480" w:lineRule="auto"/>
      </w:pPr>
      <w:r>
        <w:t>Taken together, this work demonstrates both the importance of doing extensive manual curation and the effectiveness of using automated gene homology based methods when rec</w:t>
      </w:r>
      <w:r w:rsidR="00EA0242">
        <w:t>onstructing metabolic networks. Automated methods such as likelihood based gap</w:t>
      </w:r>
      <w:r w:rsidR="00CD3E73">
        <w:t xml:space="preserve"> </w:t>
      </w:r>
      <w:r w:rsidR="00EA0242">
        <w:t>filling are invaluable in their ability to quickly expand and enrich the reaction network</w:t>
      </w:r>
      <w:r w:rsidR="00CD3A80">
        <w:t xml:space="preserve">, but </w:t>
      </w:r>
      <w:r w:rsidR="00EA0242">
        <w:t>literature from experimental studies</w:t>
      </w:r>
      <w:r w:rsidR="00CD3A80">
        <w:t xml:space="preserve"> still</w:t>
      </w:r>
      <w:r w:rsidR="00EA0242">
        <w:t xml:space="preserve"> serves as the gold standard for adding new pieces to a reconstruction</w:t>
      </w:r>
      <w:r w:rsidR="00CD3A80">
        <w:t xml:space="preserve"> and verifying biochemical pathways</w:t>
      </w:r>
      <w:r w:rsidR="00EA0242">
        <w:t>. Above all, the goal of a metabolic network reconstruction is to create a realistic representation of organism metabolism that can then be used to push forward biological discovery and fuel innovations in strain design. With this reconstruction, we have contributed a</w:t>
      </w:r>
      <w:r>
        <w:t xml:space="preserve"> </w:t>
      </w:r>
      <w:r>
        <w:lastRenderedPageBreak/>
        <w:t xml:space="preserve">tool to help understand the unique biochemistry of hydrogenotrophic methanogens and unlock their </w:t>
      </w:r>
      <w:r w:rsidR="00EA0242">
        <w:t xml:space="preserve">potential as </w:t>
      </w:r>
      <w:r>
        <w:t xml:space="preserve">metabolic engineering </w:t>
      </w:r>
      <w:r w:rsidR="00EA0242">
        <w:t>targets</w:t>
      </w:r>
      <w:r>
        <w:t xml:space="preserve">. </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Eliora Gachelet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t>References</w:t>
      </w:r>
    </w:p>
    <w:p w14:paraId="016B9BC3" w14:textId="77777777" w:rsidR="00584373" w:rsidRDefault="00A40676" w:rsidP="00584373">
      <w:pPr>
        <w:pStyle w:val="Bibliography"/>
      </w:pPr>
      <w:r>
        <w:fldChar w:fldCharType="begin"/>
      </w:r>
      <w:r w:rsidR="00C61E65">
        <w:instrText xml:space="preserve"> ADDIN ZOTERO_BIBL {"custom":[]} CSL_BIBLIOGRAPHY </w:instrText>
      </w:r>
      <w:r>
        <w:fldChar w:fldCharType="separate"/>
      </w:r>
      <w:r w:rsidR="00584373">
        <w:t xml:space="preserve">1. </w:t>
      </w:r>
      <w:r w:rsidR="00584373">
        <w:tab/>
      </w:r>
      <w:r w:rsidR="00584373">
        <w:rPr>
          <w:b/>
          <w:bCs/>
        </w:rPr>
        <w:t>Haynes CA</w:t>
      </w:r>
      <w:r w:rsidR="00584373">
        <w:t xml:space="preserve">, </w:t>
      </w:r>
      <w:r w:rsidR="00584373">
        <w:rPr>
          <w:b/>
          <w:bCs/>
        </w:rPr>
        <w:t>Gonzalez R</w:t>
      </w:r>
      <w:r w:rsidR="00584373">
        <w:t xml:space="preserve">. 2014. Rethinking biological activation of methane and conversion to liquid fuels. Nat Chem Biol </w:t>
      </w:r>
      <w:r w:rsidR="00584373">
        <w:rPr>
          <w:b/>
          <w:bCs/>
        </w:rPr>
        <w:t>10</w:t>
      </w:r>
      <w:r w:rsidR="00584373">
        <w:t>:331–339.</w:t>
      </w:r>
    </w:p>
    <w:p w14:paraId="184347D5" w14:textId="77777777" w:rsidR="00584373" w:rsidRDefault="00584373" w:rsidP="00584373">
      <w:pPr>
        <w:pStyle w:val="Bibliography"/>
      </w:pPr>
      <w:r>
        <w:t xml:space="preserve">2. </w:t>
      </w:r>
      <w:r>
        <w:tab/>
      </w:r>
      <w:r>
        <w:rPr>
          <w:b/>
          <w:bCs/>
        </w:rPr>
        <w:t>Zhang X</w:t>
      </w:r>
      <w:r>
        <w:t xml:space="preserve">, </w:t>
      </w:r>
      <w:r>
        <w:rPr>
          <w:b/>
          <w:bCs/>
        </w:rPr>
        <w:t>Myhrvold NP</w:t>
      </w:r>
      <w:r>
        <w:t xml:space="preserve">, </w:t>
      </w:r>
      <w:r>
        <w:rPr>
          <w:b/>
          <w:bCs/>
        </w:rPr>
        <w:t>Caldeira K</w:t>
      </w:r>
      <w:r>
        <w:t xml:space="preserve">. 2014. Key factors for assessing climate benefits of natural gas versus coal electricity generation. Environ Res Lett </w:t>
      </w:r>
      <w:r>
        <w:rPr>
          <w:b/>
          <w:bCs/>
        </w:rPr>
        <w:t>9</w:t>
      </w:r>
      <w:r>
        <w:t>:114022.</w:t>
      </w:r>
    </w:p>
    <w:p w14:paraId="68276E80" w14:textId="77777777" w:rsidR="00584373" w:rsidRDefault="00584373" w:rsidP="00584373">
      <w:pPr>
        <w:pStyle w:val="Bibliography"/>
      </w:pPr>
      <w:r>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4BC70BB7" w14:textId="77777777" w:rsidR="00584373" w:rsidRDefault="00584373" w:rsidP="00584373">
      <w:pPr>
        <w:pStyle w:val="Bibliography"/>
      </w:pPr>
      <w:r>
        <w:t xml:space="preserve">4.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2E193A3B" w14:textId="77777777" w:rsidR="00584373" w:rsidRDefault="00584373" w:rsidP="00584373">
      <w:pPr>
        <w:pStyle w:val="Bibliography"/>
      </w:pPr>
      <w:r>
        <w:t xml:space="preserve">5.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18DBBF9B" w14:textId="77777777" w:rsidR="00584373" w:rsidRDefault="00584373" w:rsidP="00584373">
      <w:pPr>
        <w:pStyle w:val="Bibliography"/>
      </w:pPr>
      <w:r>
        <w:lastRenderedPageBreak/>
        <w:t xml:space="preserve">6. </w:t>
      </w:r>
      <w:r>
        <w:tab/>
      </w:r>
      <w:r>
        <w:rPr>
          <w:b/>
          <w:bCs/>
        </w:rPr>
        <w:t>Deppenmeier U</w:t>
      </w:r>
      <w:r>
        <w:t xml:space="preserve">. 2002. The unique biochemistry of methanogenesis. Prog Nucleic Acid Res Mol Biol </w:t>
      </w:r>
      <w:r>
        <w:rPr>
          <w:b/>
          <w:bCs/>
        </w:rPr>
        <w:t>71</w:t>
      </w:r>
      <w:r>
        <w:t>:223–283.</w:t>
      </w:r>
    </w:p>
    <w:p w14:paraId="41524C70" w14:textId="77777777" w:rsidR="00584373" w:rsidRDefault="00584373" w:rsidP="00584373">
      <w:pPr>
        <w:pStyle w:val="Bibliography"/>
      </w:pPr>
      <w:r>
        <w:t xml:space="preserve">7.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Methanosarcina barkeri. Eur J Biochem </w:t>
      </w:r>
      <w:r>
        <w:rPr>
          <w:b/>
          <w:bCs/>
        </w:rPr>
        <w:t>213</w:t>
      </w:r>
      <w:r>
        <w:t>:529–535.</w:t>
      </w:r>
    </w:p>
    <w:p w14:paraId="0D4B4832" w14:textId="77777777" w:rsidR="00584373" w:rsidRDefault="00584373" w:rsidP="00584373">
      <w:pPr>
        <w:pStyle w:val="Bibliography"/>
      </w:pPr>
      <w:r>
        <w:t xml:space="preserve">8. </w:t>
      </w:r>
      <w:r>
        <w:tab/>
      </w:r>
      <w:r>
        <w:rPr>
          <w:b/>
          <w:bCs/>
        </w:rPr>
        <w:t>Setzke E</w:t>
      </w:r>
      <w:r>
        <w:t xml:space="preserve">, </w:t>
      </w:r>
      <w:r>
        <w:rPr>
          <w:b/>
          <w:bCs/>
        </w:rPr>
        <w:t>Hedderich R</w:t>
      </w:r>
      <w:r>
        <w:t xml:space="preserve">, </w:t>
      </w:r>
      <w:r>
        <w:rPr>
          <w:b/>
          <w:bCs/>
        </w:rPr>
        <w:t>Heiden S</w:t>
      </w:r>
      <w:r>
        <w:t xml:space="preserve">, </w:t>
      </w:r>
      <w:r>
        <w:rPr>
          <w:b/>
          <w:bCs/>
        </w:rPr>
        <w:t>Thauer RK</w:t>
      </w:r>
      <w:r>
        <w:t xml:space="preserve">. 1994. H2: heterodisulfide oxidoreductase complex from Methanobacterium thermoautotrophicum. Eur J Biochem </w:t>
      </w:r>
      <w:r>
        <w:rPr>
          <w:b/>
          <w:bCs/>
        </w:rPr>
        <w:t>220</w:t>
      </w:r>
      <w:r>
        <w:t>:139–148.</w:t>
      </w:r>
    </w:p>
    <w:p w14:paraId="1C1D6209" w14:textId="77777777" w:rsidR="00584373" w:rsidRDefault="00584373" w:rsidP="00584373">
      <w:pPr>
        <w:pStyle w:val="Bibliography"/>
      </w:pPr>
      <w:r>
        <w:t xml:space="preserve">9. </w:t>
      </w:r>
      <w:r>
        <w:tab/>
      </w:r>
      <w:r>
        <w:rPr>
          <w:b/>
          <w:bCs/>
        </w:rPr>
        <w:t>Buckel W</w:t>
      </w:r>
      <w:r>
        <w:t xml:space="preserve">, </w:t>
      </w:r>
      <w:r>
        <w:rPr>
          <w:b/>
          <w:bCs/>
        </w:rPr>
        <w:t>Thauer RK</w:t>
      </w:r>
      <w:r>
        <w:t xml:space="preserve">. 2013. Energy conservation via electron bifurcating ferredoxin reduction and proton/Na+ translocating ferredoxin oxidation. Biochim Biophys Acta BBA - Bioenerg </w:t>
      </w:r>
      <w:r>
        <w:rPr>
          <w:b/>
          <w:bCs/>
        </w:rPr>
        <w:t>1827</w:t>
      </w:r>
      <w:r>
        <w:t>:94–113.</w:t>
      </w:r>
    </w:p>
    <w:p w14:paraId="2E46ABC4" w14:textId="77777777" w:rsidR="00584373" w:rsidRDefault="00584373" w:rsidP="00584373">
      <w:pPr>
        <w:pStyle w:val="Bibliography"/>
      </w:pPr>
      <w:r>
        <w:t xml:space="preserve">10. </w:t>
      </w:r>
      <w:r>
        <w:tab/>
      </w:r>
      <w:r>
        <w:rPr>
          <w:b/>
          <w:bCs/>
        </w:rPr>
        <w:t>Kaster A-K</w:t>
      </w:r>
      <w:r>
        <w:t xml:space="preserve">, </w:t>
      </w:r>
      <w:r>
        <w:rPr>
          <w:b/>
          <w:bCs/>
        </w:rPr>
        <w:t>Moll J</w:t>
      </w:r>
      <w:r>
        <w:t xml:space="preserve">, </w:t>
      </w:r>
      <w:r>
        <w:rPr>
          <w:b/>
          <w:bCs/>
        </w:rPr>
        <w:t>Parey K</w:t>
      </w:r>
      <w:r>
        <w:t xml:space="preserve">, </w:t>
      </w:r>
      <w:r>
        <w:rPr>
          <w:b/>
          <w:bCs/>
        </w:rPr>
        <w:t>Thauer RK</w:t>
      </w:r>
      <w:r>
        <w:t xml:space="preserve">. 2011. Coupling of ferredoxin and heterodisulfide reduction via electron bifurcation in hydrogenotrophic methanogenic archaea. Proc Natl Acad Sci </w:t>
      </w:r>
      <w:r>
        <w:rPr>
          <w:b/>
          <w:bCs/>
        </w:rPr>
        <w:t>108</w:t>
      </w:r>
      <w:r>
        <w:t>:2981–2986.</w:t>
      </w:r>
    </w:p>
    <w:p w14:paraId="68385664" w14:textId="77777777" w:rsidR="00584373" w:rsidRDefault="00584373" w:rsidP="00584373">
      <w:pPr>
        <w:pStyle w:val="Bibliography"/>
      </w:pPr>
      <w:r>
        <w:t xml:space="preserve">11. </w:t>
      </w:r>
      <w:r>
        <w:tab/>
      </w:r>
      <w:r>
        <w:rPr>
          <w:b/>
          <w:bCs/>
        </w:rPr>
        <w:t>Thauer RK</w:t>
      </w:r>
      <w:r>
        <w:t xml:space="preserve">. 2012. The Wolfe cycle comes full circle. Proc Natl Acad Sci </w:t>
      </w:r>
      <w:r>
        <w:rPr>
          <w:b/>
          <w:bCs/>
        </w:rPr>
        <w:t>109</w:t>
      </w:r>
      <w:r>
        <w:t>:15084–15085.</w:t>
      </w:r>
    </w:p>
    <w:p w14:paraId="54573283" w14:textId="77777777" w:rsidR="00584373" w:rsidRDefault="00584373" w:rsidP="00584373">
      <w:pPr>
        <w:pStyle w:val="Bibliography"/>
      </w:pPr>
      <w:r>
        <w:t xml:space="preserve">12. </w:t>
      </w:r>
      <w:r>
        <w:tab/>
      </w:r>
      <w:r>
        <w:rPr>
          <w:b/>
          <w:bCs/>
        </w:rPr>
        <w:t>Jones WJ</w:t>
      </w:r>
      <w:r>
        <w:t xml:space="preserve">, </w:t>
      </w:r>
      <w:r>
        <w:rPr>
          <w:b/>
          <w:bCs/>
        </w:rPr>
        <w:t>Paynter MJB</w:t>
      </w:r>
      <w:r>
        <w:t xml:space="preserve">, </w:t>
      </w:r>
      <w:r>
        <w:rPr>
          <w:b/>
          <w:bCs/>
        </w:rPr>
        <w:t>Gupta R</w:t>
      </w:r>
      <w:r>
        <w:t xml:space="preserve">. 1983. Characterization of Methanococcus maripaludis sp. nov., a new methanogen isolated from salt marsh sediment. Arch Microbiol </w:t>
      </w:r>
      <w:r>
        <w:rPr>
          <w:b/>
          <w:bCs/>
        </w:rPr>
        <w:t>135</w:t>
      </w:r>
      <w:r>
        <w:t>:91–97.</w:t>
      </w:r>
    </w:p>
    <w:p w14:paraId="3039B2EB" w14:textId="77777777" w:rsidR="00584373" w:rsidRDefault="00584373" w:rsidP="00584373">
      <w:pPr>
        <w:pStyle w:val="Bibliography"/>
      </w:pPr>
      <w:r>
        <w:t xml:space="preserve">13.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lastRenderedPageBreak/>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Methanococcus maripaludis. J Bacteriol </w:t>
      </w:r>
      <w:r>
        <w:rPr>
          <w:b/>
          <w:bCs/>
        </w:rPr>
        <w:t>186</w:t>
      </w:r>
      <w:r>
        <w:t>:6956–6969.</w:t>
      </w:r>
    </w:p>
    <w:p w14:paraId="3091A75B" w14:textId="77777777" w:rsidR="00584373" w:rsidRDefault="00584373" w:rsidP="00584373">
      <w:pPr>
        <w:pStyle w:val="Bibliography"/>
      </w:pPr>
      <w:r>
        <w:t xml:space="preserve">14.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5ECE1A8F" w14:textId="77777777" w:rsidR="00584373" w:rsidRDefault="00584373" w:rsidP="00584373">
      <w:pPr>
        <w:pStyle w:val="Bibliography"/>
      </w:pPr>
      <w:r>
        <w:t xml:space="preserve">15.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Methanococcus maripaludis under defined nutrient conditions. FEMS Microbiol Lett </w:t>
      </w:r>
      <w:r>
        <w:rPr>
          <w:b/>
          <w:bCs/>
        </w:rPr>
        <w:t>238</w:t>
      </w:r>
      <w:r>
        <w:t>:85–91.</w:t>
      </w:r>
    </w:p>
    <w:p w14:paraId="23DDCB40" w14:textId="77777777" w:rsidR="00584373" w:rsidRDefault="00584373" w:rsidP="00584373">
      <w:pPr>
        <w:pStyle w:val="Bibliography"/>
      </w:pPr>
      <w:r>
        <w:t xml:space="preserve">16.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0ECB0DED" w14:textId="77777777" w:rsidR="00584373" w:rsidRDefault="00584373" w:rsidP="00584373">
      <w:pPr>
        <w:pStyle w:val="Bibliography"/>
      </w:pPr>
      <w:r>
        <w:t xml:space="preserve">17.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1EE1EF01" w14:textId="77777777" w:rsidR="00584373" w:rsidRDefault="00584373" w:rsidP="00584373">
      <w:pPr>
        <w:pStyle w:val="Bibliography"/>
      </w:pPr>
      <w:r>
        <w:t xml:space="preserve">18.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5C9AABCA" w14:textId="77777777" w:rsidR="00584373" w:rsidRDefault="00584373" w:rsidP="00584373">
      <w:pPr>
        <w:pStyle w:val="Bibliography"/>
      </w:pPr>
      <w:r>
        <w:t xml:space="preserve">19. </w:t>
      </w:r>
      <w:r>
        <w:tab/>
      </w:r>
      <w:r>
        <w:rPr>
          <w:b/>
          <w:bCs/>
        </w:rPr>
        <w:t>Yoon SH</w:t>
      </w:r>
      <w:r>
        <w:t xml:space="preserve">, </w:t>
      </w:r>
      <w:r>
        <w:rPr>
          <w:b/>
          <w:bCs/>
        </w:rPr>
        <w:t>Turkarslan S</w:t>
      </w:r>
      <w:r>
        <w:t xml:space="preserve">, </w:t>
      </w:r>
      <w:r>
        <w:rPr>
          <w:b/>
          <w:bCs/>
        </w:rPr>
        <w:t>Reiss DJ</w:t>
      </w:r>
      <w:r>
        <w:t xml:space="preserve">, </w:t>
      </w:r>
      <w:r>
        <w:rPr>
          <w:b/>
          <w:bCs/>
        </w:rPr>
        <w:t>Pan M</w:t>
      </w:r>
      <w:r>
        <w:t xml:space="preserve">, </w:t>
      </w:r>
      <w:r>
        <w:rPr>
          <w:b/>
          <w:bCs/>
        </w:rPr>
        <w:t>Burn JA</w:t>
      </w:r>
      <w:r>
        <w:t xml:space="preserve">, </w:t>
      </w:r>
      <w:r>
        <w:rPr>
          <w:b/>
          <w:bCs/>
        </w:rPr>
        <w:t>Costa KC</w:t>
      </w:r>
      <w:r>
        <w:t xml:space="preserve">, </w:t>
      </w:r>
      <w:r>
        <w:rPr>
          <w:b/>
          <w:bCs/>
        </w:rPr>
        <w:t>Lie TJ</w:t>
      </w:r>
      <w:r>
        <w:t xml:space="preserve">, </w:t>
      </w:r>
      <w:r>
        <w:rPr>
          <w:b/>
          <w:bCs/>
        </w:rPr>
        <w:t>Slagel J</w:t>
      </w:r>
      <w:r>
        <w:t xml:space="preserve">, </w:t>
      </w:r>
      <w:r>
        <w:rPr>
          <w:b/>
          <w:bCs/>
        </w:rPr>
        <w:t>Moritz RL</w:t>
      </w:r>
      <w:r>
        <w:t xml:space="preserve">, </w:t>
      </w:r>
      <w:r>
        <w:rPr>
          <w:b/>
          <w:bCs/>
        </w:rPr>
        <w:t>Hackett M</w:t>
      </w:r>
      <w:r>
        <w:t xml:space="preserve">, </w:t>
      </w:r>
      <w:r>
        <w:rPr>
          <w:b/>
          <w:bCs/>
        </w:rPr>
        <w:t>Leigh JA</w:t>
      </w:r>
      <w:r>
        <w:t xml:space="preserve">, </w:t>
      </w:r>
      <w:r>
        <w:rPr>
          <w:b/>
          <w:bCs/>
        </w:rPr>
        <w:t>Baliga NS</w:t>
      </w:r>
      <w:r>
        <w:t xml:space="preserve">. 2013. A systems level predictive model for global gene regulation of methanogenesis in a hydrogenotrophic methanogen. Genome Res </w:t>
      </w:r>
      <w:r>
        <w:rPr>
          <w:b/>
          <w:bCs/>
        </w:rPr>
        <w:t>23</w:t>
      </w:r>
      <w:r>
        <w:t>:1839–1851.</w:t>
      </w:r>
    </w:p>
    <w:p w14:paraId="34BD4797" w14:textId="77777777" w:rsidR="00584373" w:rsidRDefault="00584373" w:rsidP="00584373">
      <w:pPr>
        <w:pStyle w:val="Bibliography"/>
      </w:pPr>
      <w:r>
        <w:lastRenderedPageBreak/>
        <w:t xml:space="preserve">20.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Methanococcus maripaludis. BMC Microbiol </w:t>
      </w:r>
      <w:r>
        <w:rPr>
          <w:b/>
          <w:bCs/>
        </w:rPr>
        <w:t>9</w:t>
      </w:r>
      <w:r>
        <w:t>:149.</w:t>
      </w:r>
    </w:p>
    <w:p w14:paraId="5C703236" w14:textId="77777777" w:rsidR="00584373" w:rsidRDefault="00584373" w:rsidP="00584373">
      <w:pPr>
        <w:pStyle w:val="Bibliography"/>
      </w:pPr>
      <w:r>
        <w:t xml:space="preserve">21.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574330F6" w14:textId="77777777" w:rsidR="00584373" w:rsidRDefault="00584373" w:rsidP="00584373">
      <w:pPr>
        <w:pStyle w:val="Bibliography"/>
      </w:pPr>
      <w:r>
        <w:t xml:space="preserve">22.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Methanococcus maripaludis S2 for CO2 capture and conversion to methane. Mol Biosyst </w:t>
      </w:r>
      <w:r>
        <w:rPr>
          <w:b/>
          <w:bCs/>
        </w:rPr>
        <w:t>10</w:t>
      </w:r>
      <w:r>
        <w:t>:1043–1054.</w:t>
      </w:r>
    </w:p>
    <w:p w14:paraId="47BA240F" w14:textId="77777777" w:rsidR="00584373" w:rsidRDefault="00584373" w:rsidP="00584373">
      <w:pPr>
        <w:pStyle w:val="Bibliography"/>
      </w:pPr>
      <w:r>
        <w:t xml:space="preserve">23.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4B06335B" w14:textId="77777777" w:rsidR="00584373" w:rsidRDefault="00584373" w:rsidP="00584373">
      <w:pPr>
        <w:pStyle w:val="Bibliography"/>
      </w:pPr>
      <w:r>
        <w:t xml:space="preserve">24.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47ED1714" w14:textId="77777777" w:rsidR="00584373" w:rsidRDefault="00584373" w:rsidP="00584373">
      <w:pPr>
        <w:pStyle w:val="Bibliography"/>
      </w:pPr>
      <w:r>
        <w:t xml:space="preserve">25.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6D9B3F1E" w14:textId="77777777" w:rsidR="00584373" w:rsidRDefault="00584373" w:rsidP="00584373">
      <w:pPr>
        <w:pStyle w:val="Bibliography"/>
      </w:pPr>
      <w:r>
        <w:t xml:space="preserve">26.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77D14E77" w14:textId="77777777" w:rsidR="00584373" w:rsidRDefault="00584373" w:rsidP="00584373">
      <w:pPr>
        <w:pStyle w:val="Bibliography"/>
      </w:pPr>
      <w:r>
        <w:t xml:space="preserve">27.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33BC3314" w14:textId="77777777" w:rsidR="00584373" w:rsidRDefault="00584373" w:rsidP="00584373">
      <w:pPr>
        <w:pStyle w:val="Bibliography"/>
      </w:pPr>
      <w:r>
        <w:lastRenderedPageBreak/>
        <w:t xml:space="preserve">28.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560045E1" w14:textId="77777777" w:rsidR="00584373" w:rsidRDefault="00584373" w:rsidP="00584373">
      <w:pPr>
        <w:pStyle w:val="Bibliography"/>
      </w:pPr>
      <w:r>
        <w:t xml:space="preserve">29.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6385AABE" w14:textId="77777777" w:rsidR="00584373" w:rsidRDefault="00584373" w:rsidP="00584373">
      <w:pPr>
        <w:pStyle w:val="Bibliography"/>
      </w:pPr>
      <w:r>
        <w:t xml:space="preserve">30. </w:t>
      </w:r>
      <w:r>
        <w:tab/>
      </w:r>
      <w:r>
        <w:rPr>
          <w:b/>
          <w:bCs/>
        </w:rPr>
        <w:t>Kanehisa M</w:t>
      </w:r>
      <w:r>
        <w:t xml:space="preserve">, </w:t>
      </w:r>
      <w:r>
        <w:rPr>
          <w:b/>
          <w:bCs/>
        </w:rPr>
        <w:t>Goto S</w:t>
      </w:r>
      <w:r>
        <w:t xml:space="preserve">. 2000. KEGG: Kyoto Encyclopedia of Genes and Genomes. Nucleic Acids Res </w:t>
      </w:r>
      <w:r>
        <w:rPr>
          <w:b/>
          <w:bCs/>
        </w:rPr>
        <w:t>28</w:t>
      </w:r>
      <w:r>
        <w:t>:27–30.</w:t>
      </w:r>
    </w:p>
    <w:p w14:paraId="19F42B58" w14:textId="77777777" w:rsidR="00584373" w:rsidRDefault="00584373" w:rsidP="00584373">
      <w:pPr>
        <w:pStyle w:val="Bibliography"/>
      </w:pPr>
      <w:r>
        <w:t xml:space="preserve">31.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472F8D29" w14:textId="77777777" w:rsidR="00584373" w:rsidRDefault="00584373" w:rsidP="00584373">
      <w:pPr>
        <w:pStyle w:val="Bibliography"/>
      </w:pPr>
      <w:r>
        <w:t xml:space="preserve">32.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06472E99" w14:textId="77777777" w:rsidR="00584373" w:rsidRDefault="00584373" w:rsidP="00584373">
      <w:pPr>
        <w:pStyle w:val="Bibliography"/>
      </w:pPr>
      <w:r>
        <w:t xml:space="preserve">33.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73D348BE" w14:textId="77777777" w:rsidR="00584373" w:rsidRDefault="00584373" w:rsidP="00584373">
      <w:pPr>
        <w:pStyle w:val="Bibliography"/>
      </w:pPr>
      <w:r>
        <w:t xml:space="preserve">34. </w:t>
      </w:r>
      <w:r>
        <w:tab/>
      </w:r>
      <w:r>
        <w:rPr>
          <w:b/>
          <w:bCs/>
        </w:rPr>
        <w:t>Feist AM</w:t>
      </w:r>
      <w:r>
        <w:t xml:space="preserve">, </w:t>
      </w:r>
      <w:r>
        <w:rPr>
          <w:b/>
          <w:bCs/>
        </w:rPr>
        <w:t>Palsson BO</w:t>
      </w:r>
      <w:r>
        <w:t xml:space="preserve">. 2010. The biomass objective function. Curr Opin Microbiol </w:t>
      </w:r>
      <w:r>
        <w:rPr>
          <w:b/>
          <w:bCs/>
        </w:rPr>
        <w:t>13</w:t>
      </w:r>
      <w:r>
        <w:t>:344–349.</w:t>
      </w:r>
    </w:p>
    <w:p w14:paraId="0B9AA4D3" w14:textId="77777777" w:rsidR="00584373" w:rsidRDefault="00584373" w:rsidP="00584373">
      <w:pPr>
        <w:pStyle w:val="Bibliography"/>
      </w:pPr>
      <w:r>
        <w:lastRenderedPageBreak/>
        <w:t xml:space="preserve">35.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46B1F99C" w14:textId="77777777" w:rsidR="00584373" w:rsidRDefault="00584373" w:rsidP="00584373">
      <w:pPr>
        <w:pStyle w:val="Bibliography"/>
      </w:pPr>
      <w:r>
        <w:t xml:space="preserve">36.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34C1B009" w14:textId="77777777" w:rsidR="00584373" w:rsidRDefault="00584373" w:rsidP="00584373">
      <w:pPr>
        <w:pStyle w:val="Bibliography"/>
      </w:pPr>
      <w:r>
        <w:t xml:space="preserve">37.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058B255C" w14:textId="77777777" w:rsidR="00584373" w:rsidRDefault="00584373" w:rsidP="00584373">
      <w:pPr>
        <w:pStyle w:val="Bibliography"/>
      </w:pPr>
      <w:r>
        <w:t xml:space="preserve">38.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Ehb Hydrogenase Limits Anabolic CO2 Assimilation in the Archaeon Methanococcus maripaludis. J Bacteriol </w:t>
      </w:r>
      <w:r>
        <w:rPr>
          <w:b/>
          <w:bCs/>
        </w:rPr>
        <w:t>188</w:t>
      </w:r>
      <w:r>
        <w:t>:1373–1380.</w:t>
      </w:r>
    </w:p>
    <w:p w14:paraId="4624F6F7" w14:textId="77777777" w:rsidR="00584373" w:rsidRDefault="00584373" w:rsidP="00584373">
      <w:pPr>
        <w:pStyle w:val="Bibliography"/>
      </w:pPr>
      <w:r>
        <w:t xml:space="preserve">39.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13233295" w14:textId="77777777" w:rsidR="00584373" w:rsidRDefault="00584373" w:rsidP="00584373">
      <w:pPr>
        <w:pStyle w:val="Bibliography"/>
      </w:pPr>
      <w:r>
        <w:t xml:space="preserve">40.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Methanococcus maripaludis. Appl Environ Microbiol </w:t>
      </w:r>
      <w:r>
        <w:rPr>
          <w:b/>
          <w:bCs/>
        </w:rPr>
        <w:t>74</w:t>
      </w:r>
      <w:r>
        <w:t>:6584–6590.</w:t>
      </w:r>
    </w:p>
    <w:p w14:paraId="4858313B" w14:textId="77777777" w:rsidR="00584373" w:rsidRDefault="00584373" w:rsidP="00584373">
      <w:pPr>
        <w:pStyle w:val="Bibliography"/>
      </w:pPr>
      <w:r>
        <w:t xml:space="preserve">41.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Methanococcus maripaludis. mBio </w:t>
      </w:r>
      <w:r>
        <w:rPr>
          <w:b/>
          <w:bCs/>
        </w:rPr>
        <w:t>4</w:t>
      </w:r>
      <w:r>
        <w:t>:e00062–13.</w:t>
      </w:r>
    </w:p>
    <w:p w14:paraId="7A6579A0" w14:textId="77777777" w:rsidR="00584373" w:rsidRDefault="00584373" w:rsidP="00584373">
      <w:pPr>
        <w:pStyle w:val="Bibliography"/>
      </w:pPr>
      <w:r>
        <w:lastRenderedPageBreak/>
        <w:t xml:space="preserve">42.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21F7DD1F" w14:textId="77777777" w:rsidR="00584373" w:rsidRDefault="00584373" w:rsidP="00584373">
      <w:pPr>
        <w:pStyle w:val="Bibliography"/>
      </w:pPr>
      <w:r>
        <w:t xml:space="preserve">43.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3CEABA9D" w14:textId="77777777" w:rsidR="00584373" w:rsidRDefault="00584373" w:rsidP="00584373">
      <w:pPr>
        <w:pStyle w:val="Bibliography"/>
      </w:pPr>
      <w:r>
        <w:t xml:space="preserve">44. </w:t>
      </w:r>
      <w:r>
        <w:tab/>
      </w:r>
      <w:r>
        <w:rPr>
          <w:b/>
          <w:bCs/>
        </w:rPr>
        <w:t>Matthews BW</w:t>
      </w:r>
      <w:r>
        <w:t xml:space="preserve">. 1975. Comparison of the predicted and observed secondary structure of T4 phage lysozyme. Biochim Biophys Acta BBA - Protein Struct </w:t>
      </w:r>
      <w:r>
        <w:rPr>
          <w:b/>
          <w:bCs/>
        </w:rPr>
        <w:t>405</w:t>
      </w:r>
      <w:r>
        <w:t>:442–451.</w:t>
      </w:r>
    </w:p>
    <w:p w14:paraId="1405F666" w14:textId="77777777" w:rsidR="00584373" w:rsidRDefault="00584373" w:rsidP="00584373">
      <w:pPr>
        <w:pStyle w:val="Bibliography"/>
      </w:pPr>
      <w:r>
        <w:t xml:space="preserve">45.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43CA66F8" w14:textId="77777777" w:rsidR="00584373" w:rsidRDefault="00584373" w:rsidP="00584373">
      <w:pPr>
        <w:pStyle w:val="Bibliography"/>
      </w:pPr>
      <w:r>
        <w:t xml:space="preserve">46.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46DD0F9C" w14:textId="77777777" w:rsidR="00584373" w:rsidRDefault="00584373" w:rsidP="00584373">
      <w:pPr>
        <w:pStyle w:val="Bibliography"/>
      </w:pPr>
      <w:r>
        <w:t xml:space="preserve">47.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Methanothermobacter marburgensis and Methanothermobacter thermautotrophicus. Archaea </w:t>
      </w:r>
      <w:r>
        <w:rPr>
          <w:b/>
          <w:bCs/>
        </w:rPr>
        <w:t>2011</w:t>
      </w:r>
      <w:r>
        <w:t>:1–23.</w:t>
      </w:r>
    </w:p>
    <w:p w14:paraId="29ACB382" w14:textId="77777777" w:rsidR="00584373" w:rsidRDefault="00584373" w:rsidP="00584373">
      <w:pPr>
        <w:pStyle w:val="Bibliography"/>
      </w:pPr>
      <w:r>
        <w:t xml:space="preserve">48.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w:t>
      </w:r>
      <w:r>
        <w:lastRenderedPageBreak/>
        <w:t xml:space="preserve">Tetrasaccharide in the Archaeon Methanococcus maripaludis Occurs by the Same Pathway Used by Pseudomonas aeruginosa To Make a Di-N-Acetylated Sugar. J Bacteriol </w:t>
      </w:r>
      <w:r>
        <w:rPr>
          <w:b/>
          <w:bCs/>
        </w:rPr>
        <w:t>197</w:t>
      </w:r>
      <w:r>
        <w:t>:1668–1680.</w:t>
      </w:r>
    </w:p>
    <w:p w14:paraId="616F41EA" w14:textId="77777777" w:rsidR="00584373" w:rsidRDefault="00584373" w:rsidP="00584373">
      <w:pPr>
        <w:pStyle w:val="Bibliography"/>
      </w:pPr>
      <w:r>
        <w:t xml:space="preserve">49.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044096FC" w14:textId="77777777" w:rsidR="00584373" w:rsidRDefault="00584373" w:rsidP="00584373">
      <w:pPr>
        <w:pStyle w:val="Bibliography"/>
      </w:pPr>
      <w:r>
        <w:t xml:space="preserve">50.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3CED0761" w14:textId="77777777" w:rsidR="00584373" w:rsidRDefault="00584373" w:rsidP="00584373">
      <w:pPr>
        <w:pStyle w:val="Bibliography"/>
      </w:pPr>
      <w:r>
        <w:t xml:space="preserve">51.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Methanococcus maripaludis. J Bacteriol </w:t>
      </w:r>
      <w:r>
        <w:rPr>
          <w:b/>
          <w:bCs/>
        </w:rPr>
        <w:t>195</w:t>
      </w:r>
      <w:r>
        <w:t>:1456–1462.</w:t>
      </w:r>
    </w:p>
    <w:p w14:paraId="6C40F92A" w14:textId="77777777" w:rsidR="00584373" w:rsidRDefault="00584373" w:rsidP="00584373">
      <w:pPr>
        <w:pStyle w:val="Bibliography"/>
      </w:pPr>
      <w:r>
        <w:t xml:space="preserve">52.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13A3B3CD" w14:textId="77777777" w:rsidR="00584373" w:rsidRDefault="00584373" w:rsidP="00584373">
      <w:pPr>
        <w:pStyle w:val="Bibliography"/>
      </w:pPr>
      <w:r>
        <w:t xml:space="preserve">53.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Escherichia coli metabolism--2011. Mol Syst Biol </w:t>
      </w:r>
      <w:r>
        <w:rPr>
          <w:b/>
          <w:bCs/>
        </w:rPr>
        <w:t>7</w:t>
      </w:r>
      <w:r>
        <w:t>:535–535.</w:t>
      </w:r>
    </w:p>
    <w:p w14:paraId="0A357666" w14:textId="77777777" w:rsidR="00584373" w:rsidRDefault="00584373" w:rsidP="00584373">
      <w:pPr>
        <w:pStyle w:val="Bibliography"/>
      </w:pPr>
      <w:r>
        <w:t xml:space="preserve">54.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Methanococcus maripaludis. Proc Natl Acad Sci </w:t>
      </w:r>
      <w:r>
        <w:rPr>
          <w:b/>
          <w:bCs/>
        </w:rPr>
        <w:t>110</w:t>
      </w:r>
      <w:r>
        <w:t>:4726–4731.</w:t>
      </w:r>
    </w:p>
    <w:p w14:paraId="400BE000" w14:textId="77777777" w:rsidR="00584373" w:rsidRDefault="00584373" w:rsidP="00584373">
      <w:pPr>
        <w:pStyle w:val="Bibliography"/>
      </w:pPr>
      <w:r>
        <w:lastRenderedPageBreak/>
        <w:t xml:space="preserve">55.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277AEFBD" w14:textId="4DF139FC" w:rsidR="000B43BF" w:rsidRDefault="00A40676" w:rsidP="007D1D19">
      <w:pPr>
        <w:pStyle w:val="Heading1"/>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6702"/>
        <w:gridCol w:w="1149"/>
        <w:gridCol w:w="1049"/>
      </w:tblGrid>
      <w:tr w:rsidR="006118BA" w:rsidRPr="006118BA" w14:paraId="512610B4" w14:textId="77777777" w:rsidTr="006118BA">
        <w:trPr>
          <w:trHeight w:val="289"/>
        </w:trPr>
        <w:tc>
          <w:tcPr>
            <w:tcW w:w="8900" w:type="dxa"/>
            <w:gridSpan w:val="3"/>
            <w:tcBorders>
              <w:top w:val="single" w:sz="4" w:space="0" w:color="auto"/>
              <w:left w:val="nil"/>
              <w:bottom w:val="single" w:sz="4" w:space="0" w:color="auto"/>
              <w:right w:val="nil"/>
            </w:tcBorders>
            <w:shd w:val="clear" w:color="auto" w:fill="auto"/>
            <w:noWrap/>
            <w:vAlign w:val="bottom"/>
            <w:hideMark/>
          </w:tcPr>
          <w:p w14:paraId="0B157494" w14:textId="77777777" w:rsidR="006118BA" w:rsidRPr="006118BA" w:rsidRDefault="006118BA" w:rsidP="006118BA">
            <w:pPr>
              <w:spacing w:after="0" w:line="240" w:lineRule="auto"/>
              <w:jc w:val="center"/>
              <w:rPr>
                <w:rFonts w:ascii="Calibri" w:eastAsia="Times New Roman" w:hAnsi="Calibri" w:cs="Times New Roman"/>
                <w:b/>
                <w:bCs/>
                <w:color w:val="000000"/>
                <w:sz w:val="22"/>
              </w:rPr>
            </w:pPr>
            <w:r w:rsidRPr="006118BA">
              <w:rPr>
                <w:rFonts w:ascii="Calibri" w:eastAsia="Times New Roman" w:hAnsi="Calibri" w:cs="Times New Roman"/>
                <w:b/>
                <w:bCs/>
                <w:i/>
                <w:iCs/>
                <w:color w:val="000000"/>
                <w:sz w:val="22"/>
              </w:rPr>
              <w:t>Methanococcus maripaludis S2</w:t>
            </w:r>
            <w:r w:rsidRPr="006118BA">
              <w:rPr>
                <w:rFonts w:ascii="Calibri" w:eastAsia="Times New Roman" w:hAnsi="Calibri" w:cs="Times New Roman"/>
                <w:b/>
                <w:bCs/>
                <w:color w:val="000000"/>
                <w:sz w:val="22"/>
              </w:rPr>
              <w:t xml:space="preserve"> model comparison</w:t>
            </w:r>
          </w:p>
        </w:tc>
      </w:tr>
      <w:tr w:rsidR="006118BA" w:rsidRPr="006118BA" w14:paraId="395B3FC6" w14:textId="77777777" w:rsidTr="006118BA">
        <w:trPr>
          <w:trHeight w:val="289"/>
        </w:trPr>
        <w:tc>
          <w:tcPr>
            <w:tcW w:w="6702" w:type="dxa"/>
            <w:tcBorders>
              <w:top w:val="nil"/>
              <w:left w:val="nil"/>
              <w:bottom w:val="nil"/>
              <w:right w:val="nil"/>
            </w:tcBorders>
            <w:shd w:val="clear" w:color="auto" w:fill="auto"/>
            <w:noWrap/>
            <w:vAlign w:val="bottom"/>
            <w:hideMark/>
          </w:tcPr>
          <w:p w14:paraId="3C5BB96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Model</w:t>
            </w:r>
          </w:p>
        </w:tc>
        <w:tc>
          <w:tcPr>
            <w:tcW w:w="1149" w:type="dxa"/>
            <w:tcBorders>
              <w:top w:val="nil"/>
              <w:left w:val="nil"/>
              <w:bottom w:val="nil"/>
              <w:right w:val="nil"/>
            </w:tcBorders>
            <w:shd w:val="clear" w:color="auto" w:fill="auto"/>
            <w:noWrap/>
            <w:vAlign w:val="bottom"/>
            <w:hideMark/>
          </w:tcPr>
          <w:p w14:paraId="25E4B9D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M518</w:t>
            </w:r>
          </w:p>
        </w:tc>
        <w:tc>
          <w:tcPr>
            <w:tcW w:w="1049" w:type="dxa"/>
            <w:tcBorders>
              <w:top w:val="nil"/>
              <w:left w:val="nil"/>
              <w:bottom w:val="nil"/>
              <w:right w:val="nil"/>
            </w:tcBorders>
            <w:shd w:val="clear" w:color="auto" w:fill="auto"/>
            <w:noWrap/>
            <w:vAlign w:val="bottom"/>
            <w:hideMark/>
          </w:tcPr>
          <w:p w14:paraId="52B9B4D5"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R544</w:t>
            </w:r>
          </w:p>
        </w:tc>
      </w:tr>
      <w:tr w:rsidR="006118BA" w:rsidRPr="006118BA" w14:paraId="6F797739" w14:textId="77777777" w:rsidTr="006118BA">
        <w:trPr>
          <w:trHeight w:val="289"/>
        </w:trPr>
        <w:tc>
          <w:tcPr>
            <w:tcW w:w="6702" w:type="dxa"/>
            <w:tcBorders>
              <w:top w:val="nil"/>
              <w:left w:val="nil"/>
              <w:bottom w:val="nil"/>
              <w:right w:val="nil"/>
            </w:tcBorders>
            <w:shd w:val="clear" w:color="auto" w:fill="auto"/>
            <w:noWrap/>
            <w:vAlign w:val="bottom"/>
            <w:hideMark/>
          </w:tcPr>
          <w:p w14:paraId="7CAA5416"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Protein Coding Genes</w:t>
            </w:r>
          </w:p>
        </w:tc>
        <w:tc>
          <w:tcPr>
            <w:tcW w:w="1149" w:type="dxa"/>
            <w:tcBorders>
              <w:top w:val="nil"/>
              <w:left w:val="nil"/>
              <w:bottom w:val="nil"/>
              <w:right w:val="nil"/>
            </w:tcBorders>
            <w:shd w:val="clear" w:color="auto" w:fill="auto"/>
            <w:noWrap/>
            <w:vAlign w:val="bottom"/>
            <w:hideMark/>
          </w:tcPr>
          <w:p w14:paraId="2D68C2E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18</w:t>
            </w:r>
          </w:p>
        </w:tc>
        <w:tc>
          <w:tcPr>
            <w:tcW w:w="1049" w:type="dxa"/>
            <w:tcBorders>
              <w:top w:val="nil"/>
              <w:left w:val="nil"/>
              <w:bottom w:val="nil"/>
              <w:right w:val="nil"/>
            </w:tcBorders>
            <w:shd w:val="clear" w:color="auto" w:fill="auto"/>
            <w:noWrap/>
            <w:vAlign w:val="bottom"/>
            <w:hideMark/>
          </w:tcPr>
          <w:p w14:paraId="270B16E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44</w:t>
            </w:r>
          </w:p>
        </w:tc>
      </w:tr>
      <w:tr w:rsidR="006118BA" w:rsidRPr="006118BA" w14:paraId="2BEC117F" w14:textId="77777777" w:rsidTr="006118BA">
        <w:trPr>
          <w:trHeight w:val="289"/>
        </w:trPr>
        <w:tc>
          <w:tcPr>
            <w:tcW w:w="6702" w:type="dxa"/>
            <w:tcBorders>
              <w:top w:val="nil"/>
              <w:left w:val="nil"/>
              <w:bottom w:val="nil"/>
              <w:right w:val="nil"/>
            </w:tcBorders>
            <w:shd w:val="clear" w:color="auto" w:fill="auto"/>
            <w:noWrap/>
            <w:vAlign w:val="bottom"/>
            <w:hideMark/>
          </w:tcPr>
          <w:p w14:paraId="21DFBC78"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ORF Coverage</w:t>
            </w:r>
          </w:p>
        </w:tc>
        <w:tc>
          <w:tcPr>
            <w:tcW w:w="1149" w:type="dxa"/>
            <w:tcBorders>
              <w:top w:val="nil"/>
              <w:left w:val="nil"/>
              <w:bottom w:val="nil"/>
              <w:right w:val="nil"/>
            </w:tcBorders>
            <w:shd w:val="clear" w:color="auto" w:fill="auto"/>
            <w:noWrap/>
            <w:vAlign w:val="bottom"/>
            <w:hideMark/>
          </w:tcPr>
          <w:p w14:paraId="1F4E1DB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0</w:t>
            </w:r>
          </w:p>
        </w:tc>
        <w:tc>
          <w:tcPr>
            <w:tcW w:w="1049" w:type="dxa"/>
            <w:tcBorders>
              <w:top w:val="nil"/>
              <w:left w:val="nil"/>
              <w:bottom w:val="nil"/>
              <w:right w:val="nil"/>
            </w:tcBorders>
            <w:shd w:val="clear" w:color="auto" w:fill="auto"/>
            <w:noWrap/>
            <w:vAlign w:val="bottom"/>
            <w:hideMark/>
          </w:tcPr>
          <w:p w14:paraId="12D5B777"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2</w:t>
            </w:r>
          </w:p>
        </w:tc>
      </w:tr>
      <w:tr w:rsidR="006118BA" w:rsidRPr="006118BA" w14:paraId="7E3BF45C" w14:textId="77777777" w:rsidTr="006118BA">
        <w:trPr>
          <w:trHeight w:val="289"/>
        </w:trPr>
        <w:tc>
          <w:tcPr>
            <w:tcW w:w="6702" w:type="dxa"/>
            <w:tcBorders>
              <w:top w:val="nil"/>
              <w:left w:val="nil"/>
              <w:bottom w:val="nil"/>
              <w:right w:val="nil"/>
            </w:tcBorders>
            <w:shd w:val="clear" w:color="auto" w:fill="auto"/>
            <w:noWrap/>
            <w:vAlign w:val="bottom"/>
            <w:hideMark/>
          </w:tcPr>
          <w:p w14:paraId="1A67F0A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ra/Extracellular Metabolites</w:t>
            </w:r>
          </w:p>
        </w:tc>
        <w:tc>
          <w:tcPr>
            <w:tcW w:w="1149" w:type="dxa"/>
            <w:tcBorders>
              <w:top w:val="nil"/>
              <w:left w:val="nil"/>
              <w:bottom w:val="nil"/>
              <w:right w:val="nil"/>
            </w:tcBorders>
            <w:shd w:val="clear" w:color="auto" w:fill="auto"/>
            <w:noWrap/>
            <w:vAlign w:val="bottom"/>
            <w:hideMark/>
          </w:tcPr>
          <w:p w14:paraId="208732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56/49</w:t>
            </w:r>
          </w:p>
        </w:tc>
        <w:tc>
          <w:tcPr>
            <w:tcW w:w="1049" w:type="dxa"/>
            <w:tcBorders>
              <w:top w:val="nil"/>
              <w:left w:val="nil"/>
              <w:bottom w:val="nil"/>
              <w:right w:val="nil"/>
            </w:tcBorders>
            <w:shd w:val="clear" w:color="auto" w:fill="auto"/>
            <w:noWrap/>
            <w:vAlign w:val="bottom"/>
            <w:hideMark/>
          </w:tcPr>
          <w:p w14:paraId="7DB75B7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65/53</w:t>
            </w:r>
          </w:p>
        </w:tc>
      </w:tr>
      <w:tr w:rsidR="006118BA" w:rsidRPr="006118BA" w14:paraId="59DEB626" w14:textId="77777777" w:rsidTr="006118BA">
        <w:trPr>
          <w:trHeight w:val="289"/>
        </w:trPr>
        <w:tc>
          <w:tcPr>
            <w:tcW w:w="6702" w:type="dxa"/>
            <w:tcBorders>
              <w:top w:val="nil"/>
              <w:left w:val="nil"/>
              <w:bottom w:val="nil"/>
              <w:right w:val="nil"/>
            </w:tcBorders>
            <w:shd w:val="clear" w:color="auto" w:fill="auto"/>
            <w:noWrap/>
            <w:vAlign w:val="bottom"/>
            <w:hideMark/>
          </w:tcPr>
          <w:p w14:paraId="5D1A666E"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Dead End Metabolites</w:t>
            </w:r>
          </w:p>
        </w:tc>
        <w:tc>
          <w:tcPr>
            <w:tcW w:w="1149" w:type="dxa"/>
            <w:tcBorders>
              <w:top w:val="nil"/>
              <w:left w:val="nil"/>
              <w:bottom w:val="nil"/>
              <w:right w:val="nil"/>
            </w:tcBorders>
            <w:shd w:val="clear" w:color="auto" w:fill="auto"/>
            <w:noWrap/>
            <w:vAlign w:val="bottom"/>
            <w:hideMark/>
          </w:tcPr>
          <w:p w14:paraId="58D8714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163</w:t>
            </w:r>
          </w:p>
        </w:tc>
        <w:tc>
          <w:tcPr>
            <w:tcW w:w="1049" w:type="dxa"/>
            <w:tcBorders>
              <w:top w:val="nil"/>
              <w:left w:val="nil"/>
              <w:bottom w:val="nil"/>
              <w:right w:val="nil"/>
            </w:tcBorders>
            <w:shd w:val="clear" w:color="auto" w:fill="auto"/>
            <w:noWrap/>
            <w:vAlign w:val="bottom"/>
            <w:hideMark/>
          </w:tcPr>
          <w:p w14:paraId="027EE9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265</w:t>
            </w:r>
          </w:p>
        </w:tc>
      </w:tr>
      <w:tr w:rsidR="006118BA" w:rsidRPr="006118BA" w14:paraId="28946F94" w14:textId="77777777" w:rsidTr="006118BA">
        <w:trPr>
          <w:trHeight w:val="289"/>
        </w:trPr>
        <w:tc>
          <w:tcPr>
            <w:tcW w:w="6702" w:type="dxa"/>
            <w:tcBorders>
              <w:top w:val="nil"/>
              <w:left w:val="nil"/>
              <w:bottom w:val="nil"/>
              <w:right w:val="nil"/>
            </w:tcBorders>
            <w:shd w:val="clear" w:color="auto" w:fill="auto"/>
            <w:noWrap/>
            <w:vAlign w:val="bottom"/>
            <w:hideMark/>
          </w:tcPr>
          <w:p w14:paraId="4FFEBB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ernal Reactions</w:t>
            </w:r>
          </w:p>
        </w:tc>
        <w:tc>
          <w:tcPr>
            <w:tcW w:w="1149" w:type="dxa"/>
            <w:tcBorders>
              <w:top w:val="nil"/>
              <w:left w:val="nil"/>
              <w:bottom w:val="nil"/>
              <w:right w:val="nil"/>
            </w:tcBorders>
            <w:shd w:val="clear" w:color="auto" w:fill="auto"/>
            <w:noWrap/>
            <w:vAlign w:val="bottom"/>
            <w:hideMark/>
          </w:tcPr>
          <w:p w14:paraId="7A5CC97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70</w:t>
            </w:r>
          </w:p>
        </w:tc>
        <w:tc>
          <w:tcPr>
            <w:tcW w:w="1049" w:type="dxa"/>
            <w:tcBorders>
              <w:top w:val="nil"/>
              <w:left w:val="nil"/>
              <w:bottom w:val="nil"/>
              <w:right w:val="nil"/>
            </w:tcBorders>
            <w:shd w:val="clear" w:color="auto" w:fill="auto"/>
            <w:noWrap/>
            <w:vAlign w:val="bottom"/>
            <w:hideMark/>
          </w:tcPr>
          <w:p w14:paraId="54AA693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45</w:t>
            </w:r>
          </w:p>
        </w:tc>
      </w:tr>
      <w:tr w:rsidR="006118BA" w:rsidRPr="006118BA" w14:paraId="3175ACD0" w14:textId="77777777" w:rsidTr="006118BA">
        <w:trPr>
          <w:trHeight w:val="300"/>
        </w:trPr>
        <w:tc>
          <w:tcPr>
            <w:tcW w:w="6702" w:type="dxa"/>
            <w:tcBorders>
              <w:top w:val="nil"/>
              <w:left w:val="nil"/>
              <w:bottom w:val="nil"/>
              <w:right w:val="nil"/>
            </w:tcBorders>
            <w:shd w:val="clear" w:color="auto" w:fill="auto"/>
            <w:noWrap/>
            <w:vAlign w:val="bottom"/>
            <w:hideMark/>
          </w:tcPr>
          <w:p w14:paraId="6189448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Exchange Reactions</w:t>
            </w:r>
          </w:p>
        </w:tc>
        <w:tc>
          <w:tcPr>
            <w:tcW w:w="1149" w:type="dxa"/>
            <w:tcBorders>
              <w:top w:val="nil"/>
              <w:left w:val="nil"/>
              <w:bottom w:val="nil"/>
              <w:right w:val="nil"/>
            </w:tcBorders>
            <w:shd w:val="clear" w:color="auto" w:fill="auto"/>
            <w:noWrap/>
            <w:vAlign w:val="bottom"/>
            <w:hideMark/>
          </w:tcPr>
          <w:p w14:paraId="6A15C42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9</w:t>
            </w:r>
          </w:p>
        </w:tc>
        <w:tc>
          <w:tcPr>
            <w:tcW w:w="1049" w:type="dxa"/>
            <w:tcBorders>
              <w:top w:val="nil"/>
              <w:left w:val="nil"/>
              <w:bottom w:val="nil"/>
              <w:right w:val="nil"/>
            </w:tcBorders>
            <w:shd w:val="clear" w:color="auto" w:fill="auto"/>
            <w:noWrap/>
            <w:vAlign w:val="bottom"/>
            <w:hideMark/>
          </w:tcPr>
          <w:p w14:paraId="601219D3"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w:t>
            </w:r>
          </w:p>
        </w:tc>
      </w:tr>
      <w:tr w:rsidR="006118BA" w:rsidRPr="006118BA" w14:paraId="5E9A2CCE" w14:textId="77777777" w:rsidTr="006118BA">
        <w:trPr>
          <w:trHeight w:val="300"/>
        </w:trPr>
        <w:tc>
          <w:tcPr>
            <w:tcW w:w="6702" w:type="dxa"/>
            <w:tcBorders>
              <w:top w:val="nil"/>
              <w:left w:val="nil"/>
              <w:bottom w:val="nil"/>
              <w:right w:val="nil"/>
            </w:tcBorders>
            <w:shd w:val="clear" w:color="auto" w:fill="auto"/>
            <w:noWrap/>
            <w:vAlign w:val="bottom"/>
            <w:hideMark/>
          </w:tcPr>
          <w:p w14:paraId="0A73766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Gene-Associated Reactions</w:t>
            </w:r>
          </w:p>
        </w:tc>
        <w:tc>
          <w:tcPr>
            <w:tcW w:w="1149" w:type="dxa"/>
            <w:tcBorders>
              <w:top w:val="nil"/>
              <w:left w:val="nil"/>
              <w:bottom w:val="nil"/>
              <w:right w:val="nil"/>
            </w:tcBorders>
            <w:shd w:val="clear" w:color="auto" w:fill="auto"/>
            <w:noWrap/>
            <w:vAlign w:val="bottom"/>
            <w:hideMark/>
          </w:tcPr>
          <w:p w14:paraId="0A9191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64</w:t>
            </w:r>
          </w:p>
        </w:tc>
        <w:tc>
          <w:tcPr>
            <w:tcW w:w="1049" w:type="dxa"/>
            <w:tcBorders>
              <w:top w:val="nil"/>
              <w:left w:val="nil"/>
              <w:bottom w:val="nil"/>
              <w:right w:val="nil"/>
            </w:tcBorders>
            <w:shd w:val="clear" w:color="auto" w:fill="auto"/>
            <w:noWrap/>
            <w:vAlign w:val="bottom"/>
            <w:hideMark/>
          </w:tcPr>
          <w:p w14:paraId="0D7863D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0</w:t>
            </w:r>
          </w:p>
        </w:tc>
      </w:tr>
      <w:tr w:rsidR="006118BA" w:rsidRPr="006118BA" w14:paraId="72D84828" w14:textId="77777777" w:rsidTr="006118BA">
        <w:trPr>
          <w:trHeight w:val="300"/>
        </w:trPr>
        <w:tc>
          <w:tcPr>
            <w:tcW w:w="6702" w:type="dxa"/>
            <w:tcBorders>
              <w:top w:val="nil"/>
              <w:left w:val="nil"/>
              <w:bottom w:val="single" w:sz="4" w:space="0" w:color="auto"/>
              <w:right w:val="nil"/>
            </w:tcBorders>
            <w:shd w:val="clear" w:color="auto" w:fill="auto"/>
            <w:noWrap/>
            <w:vAlign w:val="bottom"/>
            <w:hideMark/>
          </w:tcPr>
          <w:p w14:paraId="5BB5B98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Reactions Associated with Genes (non-exchange)</w:t>
            </w:r>
          </w:p>
        </w:tc>
        <w:tc>
          <w:tcPr>
            <w:tcW w:w="1149" w:type="dxa"/>
            <w:tcBorders>
              <w:top w:val="nil"/>
              <w:left w:val="nil"/>
              <w:bottom w:val="single" w:sz="4" w:space="0" w:color="auto"/>
              <w:right w:val="nil"/>
            </w:tcBorders>
            <w:shd w:val="clear" w:color="auto" w:fill="auto"/>
            <w:noWrap/>
            <w:vAlign w:val="bottom"/>
            <w:hideMark/>
          </w:tcPr>
          <w:p w14:paraId="659BFA1D"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75</w:t>
            </w:r>
          </w:p>
        </w:tc>
        <w:tc>
          <w:tcPr>
            <w:tcW w:w="1049" w:type="dxa"/>
            <w:tcBorders>
              <w:top w:val="nil"/>
              <w:left w:val="nil"/>
              <w:bottom w:val="single" w:sz="4" w:space="0" w:color="auto"/>
              <w:right w:val="nil"/>
            </w:tcBorders>
            <w:shd w:val="clear" w:color="auto" w:fill="auto"/>
            <w:noWrap/>
            <w:vAlign w:val="bottom"/>
            <w:hideMark/>
          </w:tcPr>
          <w:p w14:paraId="2BD7049A"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91</w:t>
            </w:r>
          </w:p>
        </w:tc>
      </w:tr>
      <w:tr w:rsidR="006118BA" w:rsidRPr="006118BA" w14:paraId="63D15BBE" w14:textId="77777777" w:rsidTr="006118BA">
        <w:trPr>
          <w:trHeight w:val="300"/>
        </w:trPr>
        <w:tc>
          <w:tcPr>
            <w:tcW w:w="8900" w:type="dxa"/>
            <w:gridSpan w:val="3"/>
            <w:tcBorders>
              <w:top w:val="single" w:sz="4" w:space="0" w:color="auto"/>
              <w:left w:val="nil"/>
              <w:bottom w:val="nil"/>
              <w:right w:val="nil"/>
            </w:tcBorders>
            <w:vAlign w:val="center"/>
            <w:hideMark/>
          </w:tcPr>
          <w:p w14:paraId="3E0513B2" w14:textId="77777777" w:rsidR="006118BA" w:rsidRPr="006118BA" w:rsidRDefault="006118BA" w:rsidP="006118BA">
            <w:pPr>
              <w:keepNext/>
              <w:spacing w:after="0" w:line="240" w:lineRule="auto"/>
              <w:rPr>
                <w:rFonts w:ascii="Calibri" w:eastAsia="Times New Roman" w:hAnsi="Calibri" w:cs="Times New Roman"/>
                <w:color w:val="000000"/>
                <w:sz w:val="22"/>
              </w:rPr>
            </w:pPr>
          </w:p>
        </w:tc>
      </w:tr>
    </w:tbl>
    <w:p w14:paraId="4EF62DF7" w14:textId="1D77DCF7" w:rsidR="006118BA" w:rsidRPr="006118BA" w:rsidRDefault="006118BA" w:rsidP="006118BA">
      <w:pPr>
        <w:pStyle w:val="Caption"/>
        <w:rPr>
          <w:rFonts w:cs="Times New Roman"/>
          <w:b w:val="0"/>
          <w:color w:val="auto"/>
          <w:sz w:val="20"/>
          <w:szCs w:val="20"/>
        </w:rPr>
      </w:pPr>
      <w:r w:rsidRPr="006118BA">
        <w:rPr>
          <w:rFonts w:cs="Times New Roman"/>
          <w:b w:val="0"/>
          <w:color w:val="auto"/>
          <w:sz w:val="20"/>
          <w:szCs w:val="20"/>
        </w:rPr>
        <w:t xml:space="preserve">Table </w:t>
      </w:r>
      <w:r w:rsidRPr="006118BA">
        <w:rPr>
          <w:rFonts w:cs="Times New Roman"/>
          <w:b w:val="0"/>
          <w:color w:val="auto"/>
          <w:sz w:val="20"/>
          <w:szCs w:val="20"/>
        </w:rPr>
        <w:fldChar w:fldCharType="begin"/>
      </w:r>
      <w:r w:rsidRPr="006118BA">
        <w:rPr>
          <w:rFonts w:cs="Times New Roman"/>
          <w:b w:val="0"/>
          <w:color w:val="auto"/>
          <w:sz w:val="20"/>
          <w:szCs w:val="20"/>
        </w:rPr>
        <w:instrText xml:space="preserve"> SEQ Table \* ARABIC </w:instrText>
      </w:r>
      <w:r w:rsidRPr="006118BA">
        <w:rPr>
          <w:rFonts w:cs="Times New Roman"/>
          <w:b w:val="0"/>
          <w:color w:val="auto"/>
          <w:sz w:val="20"/>
          <w:szCs w:val="20"/>
        </w:rPr>
        <w:fldChar w:fldCharType="separate"/>
      </w:r>
      <w:r w:rsidRPr="006118BA">
        <w:rPr>
          <w:rFonts w:cs="Times New Roman"/>
          <w:b w:val="0"/>
          <w:noProof/>
          <w:color w:val="auto"/>
          <w:sz w:val="20"/>
          <w:szCs w:val="20"/>
        </w:rPr>
        <w:t>1</w:t>
      </w:r>
      <w:r w:rsidRPr="006118BA">
        <w:rPr>
          <w:rFonts w:cs="Times New Roman"/>
          <w:b w:val="0"/>
          <w:color w:val="auto"/>
          <w:sz w:val="20"/>
          <w:szCs w:val="20"/>
        </w:rPr>
        <w:fldChar w:fldCharType="end"/>
      </w:r>
      <w:r w:rsidRPr="006118BA">
        <w:rPr>
          <w:rFonts w:cs="Times New Roman"/>
          <w:b w:val="0"/>
          <w:color w:val="auto"/>
          <w:sz w:val="20"/>
          <w:szCs w:val="20"/>
        </w:rPr>
        <w:t xml:space="preserve">: A comparison </w:t>
      </w:r>
      <w:r w:rsidRPr="006118BA">
        <w:rPr>
          <w:rFonts w:eastAsia="Times New Roman" w:cs="Times New Roman"/>
          <w:b w:val="0"/>
          <w:color w:val="auto"/>
          <w:sz w:val="20"/>
          <w:szCs w:val="20"/>
        </w:rPr>
        <w:t>between iMR544 and iMM518 indicates that our model covers slightly more o</w:t>
      </w:r>
      <w:r w:rsidR="00070CFD">
        <w:rPr>
          <w:rFonts w:eastAsia="Times New Roman" w:cs="Times New Roman"/>
          <w:b w:val="0"/>
          <w:color w:val="auto"/>
          <w:sz w:val="20"/>
          <w:szCs w:val="20"/>
        </w:rPr>
        <w:t>f the genome, including over 125</w:t>
      </w:r>
      <w:r w:rsidRPr="006118BA">
        <w:rPr>
          <w:rFonts w:eastAsia="Times New Roman" w:cs="Times New Roman"/>
          <w:b w:val="0"/>
          <w:color w:val="auto"/>
          <w:sz w:val="20"/>
          <w:szCs w:val="20"/>
        </w:rPr>
        <w:t xml:space="preserve"> more gene-associated reactions. </w:t>
      </w:r>
      <w:r w:rsidR="00070CFD">
        <w:rPr>
          <w:rFonts w:eastAsia="Times New Roman" w:cs="Times New Roman"/>
          <w:b w:val="0"/>
          <w:color w:val="auto"/>
          <w:sz w:val="20"/>
          <w:szCs w:val="20"/>
        </w:rPr>
        <w:t>Our model</w:t>
      </w:r>
      <w:r w:rsidRPr="006118BA">
        <w:rPr>
          <w:rFonts w:eastAsia="Times New Roman" w:cs="Times New Roman"/>
          <w:b w:val="0"/>
          <w:color w:val="auto"/>
          <w:sz w:val="20"/>
          <w:szCs w:val="20"/>
        </w:rPr>
        <w:t xml:space="preserve"> include</w:t>
      </w:r>
      <w:r w:rsidR="00070CFD">
        <w:rPr>
          <w:rFonts w:eastAsia="Times New Roman" w:cs="Times New Roman"/>
          <w:b w:val="0"/>
          <w:color w:val="auto"/>
          <w:sz w:val="20"/>
          <w:szCs w:val="20"/>
        </w:rPr>
        <w:t>s more internal reactions and metabolites, as well as approximately 100</w:t>
      </w:r>
      <w:r w:rsidRPr="006118BA">
        <w:rPr>
          <w:rFonts w:eastAsia="Times New Roman" w:cs="Times New Roman"/>
          <w:b w:val="0"/>
          <w:color w:val="auto"/>
          <w:sz w:val="20"/>
          <w:szCs w:val="20"/>
        </w:rPr>
        <w:t xml:space="preserve"> more dead end metabolites. Though </w:t>
      </w:r>
      <w:r w:rsidR="00070CFD">
        <w:rPr>
          <w:rFonts w:eastAsia="Times New Roman" w:cs="Times New Roman"/>
          <w:b w:val="0"/>
          <w:color w:val="auto"/>
          <w:sz w:val="20"/>
          <w:szCs w:val="20"/>
        </w:rPr>
        <w:t>these metabolites</w:t>
      </w:r>
      <w:r w:rsidRPr="006118BA">
        <w:rPr>
          <w:rFonts w:eastAsia="Times New Roman" w:cs="Times New Roman"/>
          <w:b w:val="0"/>
          <w:color w:val="auto"/>
          <w:sz w:val="20"/>
          <w:szCs w:val="20"/>
        </w:rPr>
        <w:t xml:space="preserve"> represent the portion of metabolism that cannot carry flux, all of our model's dead end metabolites are part of gene-associated reactions and thus represent promising avenues for future model expansion</w:t>
      </w:r>
    </w:p>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4FED7C43"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iMR544 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77777777" w:rsidR="0098443E" w:rsidRDefault="0098443E" w:rsidP="0098443E">
      <w:pPr>
        <w:keepNext/>
      </w:pPr>
      <w:r>
        <w:rPr>
          <w:noProof/>
        </w:rPr>
        <w:lastRenderedPageBreak/>
        <w:drawing>
          <wp:inline distT="0" distB="0" distL="0" distR="0" wp14:anchorId="058E6D5F" wp14:editId="440677D4">
            <wp:extent cx="4540623" cy="2835088"/>
            <wp:effectExtent l="0" t="0" r="1270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9E28A4" w14:textId="1C0A3B50" w:rsidR="0098443E" w:rsidRPr="000B43BF" w:rsidRDefault="0098443E" w:rsidP="000B43BF">
      <w:pPr>
        <w:pStyle w:val="Caption"/>
        <w:rPr>
          <w:b w:val="0"/>
          <w:color w:val="auto"/>
          <w:sz w:val="20"/>
          <w:szCs w:val="20"/>
        </w:rPr>
      </w:pPr>
      <w:commentRangeStart w:id="434"/>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434"/>
      <w:r w:rsidR="00665411">
        <w:rPr>
          <w:rStyle w:val="CommentReference"/>
          <w:rFonts w:asciiTheme="minorHAnsi" w:hAnsiTheme="minorHAnsi"/>
          <w:b w:val="0"/>
          <w:bCs w:val="0"/>
          <w:color w:val="auto"/>
        </w:rPr>
        <w:commentReference w:id="434"/>
      </w:r>
      <w:r w:rsidRPr="00DB27A6">
        <w:rPr>
          <w:b w:val="0"/>
          <w:color w:val="auto"/>
          <w:sz w:val="20"/>
          <w:szCs w:val="20"/>
        </w:rPr>
        <w:t xml:space="preserve">: Comparing our models’ growth yield predictions on hydrogen and formate, respectively, to experimental data we found that our predictions fell within the experimental error of the measured values. This comparison demonstrates that our models can reproduce these values, suggesting that the models and the reconstruction they were derived from </w:t>
      </w:r>
      <w:r w:rsidR="005F72FC" w:rsidRPr="00DB27A6">
        <w:rPr>
          <w:b w:val="0"/>
          <w:color w:val="auto"/>
          <w:sz w:val="20"/>
          <w:szCs w:val="20"/>
        </w:rPr>
        <w:t xml:space="preserve">can reliably predict growth yields </w:t>
      </w:r>
      <w:r w:rsidRPr="00DB27A6">
        <w:rPr>
          <w:b w:val="0"/>
          <w:color w:val="auto"/>
          <w:sz w:val="20"/>
          <w:szCs w:val="20"/>
        </w:rPr>
        <w:t>are quantita</w:t>
      </w:r>
      <w:r w:rsidR="00DB27A6" w:rsidRPr="00DB27A6">
        <w:rPr>
          <w:b w:val="0"/>
          <w:color w:val="auto"/>
          <w:sz w:val="20"/>
          <w:szCs w:val="20"/>
        </w:rPr>
        <w:t xml:space="preserve">tively consistent with </w:t>
      </w:r>
      <w:r w:rsidR="00DB27A6" w:rsidRPr="00DB27A6">
        <w:rPr>
          <w:b w:val="0"/>
          <w:i/>
          <w:color w:val="auto"/>
          <w:sz w:val="20"/>
          <w:szCs w:val="20"/>
        </w:rPr>
        <w:t xml:space="preserve">in vivo </w:t>
      </w:r>
      <w:r w:rsidR="00DB27A6" w:rsidRPr="00DB27A6">
        <w:rPr>
          <w:b w:val="0"/>
          <w:color w:val="auto"/>
          <w:sz w:val="20"/>
          <w:szCs w:val="20"/>
        </w:rPr>
        <w:t>results</w:t>
      </w:r>
      <w:r w:rsidR="005F72FC" w:rsidRPr="00DB27A6">
        <w:rPr>
          <w:b w:val="0"/>
          <w:color w:val="auto"/>
          <w:sz w:val="20"/>
          <w:szCs w:val="20"/>
        </w:rPr>
        <w:t>.</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md</w:t>
            </w:r>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mtd</w:t>
            </w:r>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rcA</w:t>
            </w:r>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ruA</w:t>
            </w:r>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rcA∆fruA</w:t>
            </w:r>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vhcAU∆vhuA</w:t>
            </w:r>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ehbF</w:t>
            </w:r>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Default="0098443E" w:rsidP="0098443E">
      <w:pPr>
        <w:pStyle w:val="Caption"/>
        <w:rPr>
          <w:ins w:id="435" w:author="T L" w:date="2015-11-05T11:03:00Z"/>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w:t>
      </w:r>
      <w:r w:rsidR="00DB27A6">
        <w:rPr>
          <w:b w:val="0"/>
          <w:color w:val="auto"/>
          <w:sz w:val="20"/>
          <w:szCs w:val="20"/>
        </w:rPr>
        <w:lastRenderedPageBreak/>
        <w:t xml:space="preserve">models correctly predicted 27 of 30 conditions (90%) accurately, resulting in a strong Matthews Correlation Coefficient of 0.67. This suggests that our reconstruction produces models that accurately depict the effects of genotype alterations on growth phenotypes. </w:t>
      </w:r>
    </w:p>
    <w:p w14:paraId="22393BFE" w14:textId="77777777" w:rsidR="004021BA" w:rsidRDefault="004021BA">
      <w:pPr>
        <w:rPr>
          <w:ins w:id="436" w:author="T L" w:date="2015-11-05T11:03:00Z"/>
        </w:rPr>
        <w:pPrChange w:id="437" w:author="T L" w:date="2015-11-05T11:03:00Z">
          <w:pPr>
            <w:pStyle w:val="Caption"/>
          </w:pPr>
        </w:pPrChange>
      </w:pPr>
    </w:p>
    <w:p w14:paraId="55FEEACE" w14:textId="77777777" w:rsidR="004021BA" w:rsidRDefault="004021BA">
      <w:pPr>
        <w:rPr>
          <w:ins w:id="438" w:author="T L" w:date="2015-11-05T11:03:00Z"/>
        </w:rPr>
        <w:pPrChange w:id="439" w:author="T L" w:date="2015-11-05T11:03:00Z">
          <w:pPr>
            <w:pStyle w:val="Caption"/>
          </w:pPr>
        </w:pPrChange>
      </w:pPr>
    </w:p>
    <w:p w14:paraId="79D39EBF" w14:textId="77777777" w:rsidR="004021BA" w:rsidRDefault="004021BA" w:rsidP="004021BA">
      <w:pPr>
        <w:pStyle w:val="NormalWeb"/>
        <w:rPr>
          <w:ins w:id="440" w:author="T L" w:date="2015-11-05T11:03:00Z"/>
        </w:rPr>
      </w:pPr>
      <w:ins w:id="441" w:author="T L" w:date="2015-11-05T11:03:00Z">
        <w:r>
          <w:t xml:space="preserve">Ref1: </w:t>
        </w:r>
        <w:r>
          <w:rPr>
            <w:rFonts w:ascii="AdvTT3713a231" w:hAnsi="AdvTT3713a231"/>
            <w:color w:val="111111"/>
            <w:sz w:val="16"/>
            <w:szCs w:val="16"/>
          </w:rPr>
          <w:t>Climatic Change (2013) 118:609</w:t>
        </w:r>
        <w:r>
          <w:rPr>
            <w:rFonts w:ascii="AdvTT3713a231+20" w:hAnsi="AdvTT3713a231+20"/>
            <w:color w:val="111111"/>
            <w:sz w:val="16"/>
            <w:szCs w:val="16"/>
          </w:rPr>
          <w:t>–</w:t>
        </w:r>
        <w:r>
          <w:rPr>
            <w:rFonts w:ascii="AdvTT3713a231" w:hAnsi="AdvTT3713a231"/>
            <w:color w:val="111111"/>
            <w:sz w:val="16"/>
            <w:szCs w:val="16"/>
          </w:rPr>
          <w:t xml:space="preserve">623 </w:t>
        </w:r>
      </w:ins>
    </w:p>
    <w:p w14:paraId="13630B79" w14:textId="2B3F6084" w:rsidR="004021BA" w:rsidRPr="004021BA" w:rsidRDefault="002F7577">
      <w:pPr>
        <w:rPr>
          <w:b/>
          <w:rPrChange w:id="442" w:author="T L" w:date="2015-11-05T11:03:00Z">
            <w:rPr>
              <w:b w:val="0"/>
              <w:color w:val="auto"/>
              <w:sz w:val="20"/>
              <w:szCs w:val="20"/>
            </w:rPr>
          </w:rPrChange>
        </w:rPr>
        <w:pPrChange w:id="443" w:author="T L" w:date="2015-11-05T11:03:00Z">
          <w:pPr>
            <w:pStyle w:val="Caption"/>
          </w:pPr>
        </w:pPrChange>
      </w:pPr>
      <w:ins w:id="444" w:author="T L" w:date="2015-11-05T13:12:00Z">
        <w:r>
          <w:t>A detailed understanding of the diverse pathways of methanogenesis will allow for opportunities to metabolically engineer them to enhance methane production or produce commodity chemicals.</w:t>
        </w:r>
      </w:ins>
    </w:p>
    <w:sectPr w:rsidR="004021BA" w:rsidRPr="004021BA"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5-11-09T09:16:00Z" w:initials="A">
    <w:p w14:paraId="2C722DFE" w14:textId="0C0280D7" w:rsidR="006A665D" w:rsidRDefault="006A665D">
      <w:pPr>
        <w:pStyle w:val="CommentText"/>
      </w:pPr>
      <w:r>
        <w:rPr>
          <w:rStyle w:val="CommentReference"/>
        </w:rPr>
        <w:annotationRef/>
      </w:r>
      <w:r>
        <w:t>This particular section doesn’t seem fully-formed. Should try and straighten this out with Tom</w:t>
      </w:r>
    </w:p>
  </w:comment>
  <w:comment w:id="41" w:author="T L" w:date="2015-11-06T23:06:00Z" w:initials="TL">
    <w:p w14:paraId="5BD75771" w14:textId="210BA62F" w:rsidR="006A665D" w:rsidRDefault="006A665D">
      <w:pPr>
        <w:pStyle w:val="CommentText"/>
      </w:pPr>
      <w:r>
        <w:rPr>
          <w:rStyle w:val="CommentReference"/>
        </w:rPr>
        <w:annotationRef/>
      </w:r>
      <w:r>
        <w:t>I want to significantly tone down the cell factory and strain design and stress the importance of electron bifurcation and cells yields issue compared to the Singapore group which uses the linear pathway containing the methanophenazine which should give them great cell yields!!</w:t>
      </w:r>
    </w:p>
  </w:comment>
  <w:comment w:id="42" w:author="Administrator" w:date="2015-11-09T09:22:00Z" w:initials="A">
    <w:p w14:paraId="5CFD2F86" w14:textId="267986B0" w:rsidR="006A665D" w:rsidRDefault="006A665D">
      <w:pPr>
        <w:pStyle w:val="CommentText"/>
      </w:pPr>
      <w:r>
        <w:rPr>
          <w:rStyle w:val="CommentReference"/>
        </w:rPr>
        <w:annotationRef/>
      </w:r>
      <w:r>
        <w:t>There’s a better transition than this I think; I don’t think it’s a “despite”, more like an “additionally”</w:t>
      </w:r>
    </w:p>
  </w:comment>
  <w:comment w:id="44" w:author="Administrator" w:date="2015-11-09T09:24:00Z" w:initials="A">
    <w:p w14:paraId="74598544" w14:textId="00C4AE65" w:rsidR="006A665D" w:rsidRDefault="006A665D">
      <w:pPr>
        <w:pStyle w:val="CommentText"/>
      </w:pPr>
      <w:r>
        <w:rPr>
          <w:rStyle w:val="CommentReference"/>
        </w:rPr>
        <w:annotationRef/>
      </w:r>
      <w:r>
        <w:t xml:space="preserve">This line of thinking seems somewhat disorganized. I can see the transition of “oh hey, there’s a lot of it and there are microbes that produce it, like ours…” However, in getting to that point it seems to raise the idea of “this could be used for fuel!” and then immediately drop it and go to “oh, and there’s a lot of it”. </w:t>
      </w:r>
    </w:p>
    <w:p w14:paraId="08675F6E" w14:textId="77777777" w:rsidR="006A665D" w:rsidRDefault="006A665D">
      <w:pPr>
        <w:pStyle w:val="CommentText"/>
      </w:pPr>
    </w:p>
    <w:p w14:paraId="42468D9A" w14:textId="13EB52E8" w:rsidR="006A665D" w:rsidRDefault="006A665D">
      <w:pPr>
        <w:pStyle w:val="CommentText"/>
      </w:pPr>
      <w:r>
        <w:t>To the point: I think this could use some re-wording</w:t>
      </w:r>
    </w:p>
  </w:comment>
  <w:comment w:id="67" w:author="Administrator" w:date="2015-11-09T09:26:00Z" w:initials="A">
    <w:p w14:paraId="1033175C" w14:textId="37BDED86" w:rsidR="006A665D" w:rsidRDefault="006A665D">
      <w:pPr>
        <w:pStyle w:val="CommentText"/>
      </w:pPr>
      <w:r>
        <w:rPr>
          <w:rStyle w:val="CommentReference"/>
        </w:rPr>
        <w:annotationRef/>
      </w:r>
      <w:r>
        <w:t>Tom’s done a nice job of condensing this, I just want to make sure we’re not missing any important details</w:t>
      </w:r>
    </w:p>
  </w:comment>
  <w:comment w:id="382" w:author="Administrator" w:date="2015-09-09T11:05:00Z" w:initials="A">
    <w:p w14:paraId="45684249" w14:textId="3FF7F29E" w:rsidR="006A665D" w:rsidRDefault="006A665D">
      <w:pPr>
        <w:pStyle w:val="CommentText"/>
      </w:pPr>
      <w:r>
        <w:rPr>
          <w:rStyle w:val="CommentReference"/>
        </w:rPr>
        <w:annotationRef/>
      </w:r>
      <w:r>
        <w:t>Hopefully this will change</w:t>
      </w:r>
    </w:p>
  </w:comment>
  <w:comment w:id="383" w:author="Administrator" w:date="2015-09-08T14:14:00Z" w:initials="A">
    <w:p w14:paraId="3FAB654A" w14:textId="25D57E8C" w:rsidR="006A665D" w:rsidRDefault="006A665D">
      <w:pPr>
        <w:pStyle w:val="CommentText"/>
      </w:pPr>
      <w:r>
        <w:rPr>
          <w:rStyle w:val="CommentReference"/>
        </w:rPr>
        <w:annotationRef/>
      </w:r>
      <w:r>
        <w:t xml:space="preserve">Will likely have some tweaks based on what we end up doing a bit differently. I’ve roughly filled this in for now, knowing that it will have to change later. </w:t>
      </w:r>
    </w:p>
  </w:comment>
  <w:comment w:id="384" w:author="Administrator" w:date="2015-09-09T11:24:00Z" w:initials="A">
    <w:p w14:paraId="00FF6F85" w14:textId="7D97EB39" w:rsidR="006A665D" w:rsidRDefault="006A665D">
      <w:pPr>
        <w:pStyle w:val="CommentText"/>
      </w:pPr>
      <w:r>
        <w:rPr>
          <w:rStyle w:val="CommentReference"/>
        </w:rPr>
        <w:annotationRef/>
      </w:r>
      <w:r>
        <w:t>I might alter this part specifically, haven’t decided yet and probably won’t until it’s time to do the experiment</w:t>
      </w:r>
    </w:p>
  </w:comment>
  <w:comment w:id="425" w:author="Administrator" w:date="2015-09-09T11:33:00Z" w:initials="A">
    <w:p w14:paraId="7FDA85EB" w14:textId="20AECB2E" w:rsidR="006A665D" w:rsidRDefault="006A665D">
      <w:pPr>
        <w:pStyle w:val="CommentText"/>
      </w:pPr>
      <w:r>
        <w:rPr>
          <w:rStyle w:val="CommentReference"/>
        </w:rPr>
        <w:annotationRef/>
      </w:r>
      <w:r>
        <w:t xml:space="preserve">Possible I’d offend the other group? I can word this differently if so, I’m not attempting to put them down. </w:t>
      </w:r>
    </w:p>
  </w:comment>
  <w:comment w:id="426" w:author="Administrator" w:date="2015-09-09T12:07:00Z" w:initials="A">
    <w:p w14:paraId="1963DBB8" w14:textId="3B721CD3" w:rsidR="006A665D" w:rsidRDefault="006A665D">
      <w:pPr>
        <w:pStyle w:val="CommentText"/>
      </w:pPr>
      <w:r>
        <w:rPr>
          <w:rStyle w:val="CommentReference"/>
        </w:rPr>
        <w:annotationRef/>
      </w:r>
      <w:r>
        <w:t>I feel like there’s definitely a better way to put this, it’s escaping me at the moment. I’m open to suggestions</w:t>
      </w:r>
    </w:p>
  </w:comment>
  <w:comment w:id="427" w:author="Administrator" w:date="2015-09-09T12:08:00Z" w:initials="A">
    <w:p w14:paraId="0992E3F0" w14:textId="4E3BA2F2" w:rsidR="006A665D" w:rsidRDefault="006A665D">
      <w:pPr>
        <w:pStyle w:val="CommentText"/>
      </w:pPr>
      <w:r>
        <w:rPr>
          <w:rStyle w:val="CommentReference"/>
        </w:rPr>
        <w:annotationRef/>
      </w:r>
      <w:r>
        <w:t>Values highlighted in pink here are waiting for values to be inserted once we measure them. Same with those that follow on the next page</w:t>
      </w:r>
    </w:p>
  </w:comment>
  <w:comment w:id="428" w:author="Administrator" w:date="2015-09-09T12:09:00Z" w:initials="A">
    <w:p w14:paraId="52A365C0" w14:textId="6BB0B372" w:rsidR="006A665D" w:rsidRDefault="006A665D">
      <w:pPr>
        <w:pStyle w:val="CommentText"/>
      </w:pPr>
      <w:r>
        <w:rPr>
          <w:rStyle w:val="CommentReference"/>
        </w:rPr>
        <w:annotationRef/>
      </w:r>
      <w:r>
        <w:t>Good chance I think we’ll just measure under H2 conditions and assume it’s about the same for formate, but I’ve left it open-ended here</w:t>
      </w:r>
    </w:p>
  </w:comment>
  <w:comment w:id="429" w:author="Administrator" w:date="2015-09-03T13:52:00Z" w:initials="A">
    <w:p w14:paraId="6C9CD276" w14:textId="69E78D54" w:rsidR="006A665D" w:rsidRDefault="006A665D">
      <w:pPr>
        <w:pStyle w:val="CommentText"/>
      </w:pPr>
      <w:r>
        <w:rPr>
          <w:rStyle w:val="CommentReference"/>
        </w:rPr>
        <w:annotationRef/>
      </w:r>
      <w:r>
        <w:t xml:space="preserve">This whole section is contingent on how our growth experiments turn out, but I’ve written it optimistically with the hope that our numbers match up pretty well. If they don’t, I can certainly spin it differently. </w:t>
      </w:r>
    </w:p>
  </w:comment>
  <w:comment w:id="430" w:author="Administrator" w:date="2015-09-08T16:33:00Z" w:initials="A">
    <w:p w14:paraId="6B626597" w14:textId="0674677C" w:rsidR="006A665D" w:rsidRDefault="006A665D">
      <w:pPr>
        <w:pStyle w:val="CommentText"/>
      </w:pPr>
      <w:r>
        <w:rPr>
          <w:rStyle w:val="CommentReference"/>
        </w:rPr>
        <w:annotationRef/>
      </w:r>
      <w:r>
        <w:t>Is this common sense enough? Do I need a specific source here?</w:t>
      </w:r>
    </w:p>
  </w:comment>
  <w:comment w:id="431" w:author="Administrator" w:date="2015-09-09T12:16:00Z" w:initials="A">
    <w:p w14:paraId="2B29973C" w14:textId="18E14E10" w:rsidR="006A665D" w:rsidRDefault="006A665D">
      <w:pPr>
        <w:pStyle w:val="CommentText"/>
      </w:pPr>
      <w:r>
        <w:rPr>
          <w:rStyle w:val="CommentReference"/>
        </w:rPr>
        <w:annotationRef/>
      </w:r>
      <w:r>
        <w:t>Should I have a result and figure of running this code here? It seems like that might be missing right now</w:t>
      </w:r>
    </w:p>
  </w:comment>
  <w:comment w:id="432" w:author="Administrator" w:date="2015-09-09T12:18:00Z" w:initials="A">
    <w:p w14:paraId="49F11034" w14:textId="229FD3EA" w:rsidR="006A665D" w:rsidRDefault="006A665D">
      <w:pPr>
        <w:pStyle w:val="CommentText"/>
      </w:pPr>
      <w:r>
        <w:rPr>
          <w:rStyle w:val="CommentReference"/>
        </w:rPr>
        <w:annotationRef/>
      </w:r>
      <w:r>
        <w:t>This is very much a “Data Availability” type section; perhaps it deserves its own short section separate from Results?</w:t>
      </w:r>
    </w:p>
  </w:comment>
  <w:comment w:id="433" w:author="Administrator" w:date="2015-09-09T12:19:00Z" w:initials="A">
    <w:p w14:paraId="3FCB8553" w14:textId="2E6241A7" w:rsidR="006A665D" w:rsidRDefault="006A665D">
      <w:pPr>
        <w:pStyle w:val="CommentText"/>
      </w:pPr>
      <w:r>
        <w:rPr>
          <w:rStyle w:val="CommentReference"/>
        </w:rPr>
        <w:annotationRef/>
      </w:r>
      <w:r>
        <w:t>Here and elsewhere, I think I might want to use “models” instead of “model”. The H2 and formate are really different models…I’ll think on this. I’m also trying to pay particular attention to differentiating the “reconstruction” from the “model”</w:t>
      </w:r>
    </w:p>
  </w:comment>
  <w:comment w:id="434" w:author="Administrator" w:date="2015-09-08T14:21:00Z" w:initials="A">
    <w:p w14:paraId="1E05CE63" w14:textId="2ABCE296" w:rsidR="006A665D" w:rsidRDefault="006A665D">
      <w:pPr>
        <w:pStyle w:val="CommentText"/>
      </w:pPr>
      <w:r>
        <w:rPr>
          <w:rStyle w:val="CommentReference"/>
        </w:rPr>
        <w:annotationRef/>
      </w:r>
      <w:r>
        <w:t>This chart is subject to change once we can remeasure dry cell weight versus O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0B2E1" w14:textId="77777777" w:rsidR="009423CE" w:rsidRDefault="009423CE" w:rsidP="00516D83">
      <w:pPr>
        <w:spacing w:after="0" w:line="240" w:lineRule="auto"/>
      </w:pPr>
      <w:r>
        <w:separator/>
      </w:r>
    </w:p>
  </w:endnote>
  <w:endnote w:type="continuationSeparator" w:id="0">
    <w:p w14:paraId="3988F836" w14:textId="77777777" w:rsidR="009423CE" w:rsidRDefault="009423CE"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dvTT3713a231">
    <w:altName w:val="Times New Roman"/>
    <w:panose1 w:val="00000000000000000000"/>
    <w:charset w:val="00"/>
    <w:family w:val="roman"/>
    <w:notTrueType/>
    <w:pitch w:val="default"/>
  </w:font>
  <w:font w:name="AdvTT3713a231+20">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6A665D" w:rsidRDefault="006A665D">
        <w:pPr>
          <w:pStyle w:val="Footer"/>
          <w:jc w:val="center"/>
        </w:pPr>
        <w:r>
          <w:fldChar w:fldCharType="begin"/>
        </w:r>
        <w:r>
          <w:instrText xml:space="preserve"> PAGE   \* MERGEFORMAT </w:instrText>
        </w:r>
        <w:r>
          <w:fldChar w:fldCharType="separate"/>
        </w:r>
        <w:r w:rsidR="00735AAC">
          <w:rPr>
            <w:noProof/>
          </w:rPr>
          <w:t>8</w:t>
        </w:r>
        <w:r>
          <w:rPr>
            <w:noProof/>
          </w:rPr>
          <w:fldChar w:fldCharType="end"/>
        </w:r>
      </w:p>
    </w:sdtContent>
  </w:sdt>
  <w:p w14:paraId="7DC31E85" w14:textId="77777777" w:rsidR="006A665D" w:rsidRDefault="006A665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95D5EC" w14:textId="77777777" w:rsidR="009423CE" w:rsidRDefault="009423CE" w:rsidP="00516D83">
      <w:pPr>
        <w:spacing w:after="0" w:line="240" w:lineRule="auto"/>
      </w:pPr>
      <w:r>
        <w:separator/>
      </w:r>
    </w:p>
  </w:footnote>
  <w:footnote w:type="continuationSeparator" w:id="0">
    <w:p w14:paraId="284C0CE2" w14:textId="77777777" w:rsidR="009423CE" w:rsidRDefault="009423CE"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21362"/>
    <w:rsid w:val="0003090D"/>
    <w:rsid w:val="000315D0"/>
    <w:rsid w:val="00037BDF"/>
    <w:rsid w:val="000408FB"/>
    <w:rsid w:val="00046038"/>
    <w:rsid w:val="00070CFD"/>
    <w:rsid w:val="00073EBE"/>
    <w:rsid w:val="0007719F"/>
    <w:rsid w:val="00080C5F"/>
    <w:rsid w:val="00081E0C"/>
    <w:rsid w:val="0008303F"/>
    <w:rsid w:val="00091F35"/>
    <w:rsid w:val="000B43BF"/>
    <w:rsid w:val="000B4992"/>
    <w:rsid w:val="000C35D5"/>
    <w:rsid w:val="000C75B4"/>
    <w:rsid w:val="000D63C1"/>
    <w:rsid w:val="000F03F7"/>
    <w:rsid w:val="000F15FA"/>
    <w:rsid w:val="000F5D2B"/>
    <w:rsid w:val="000F6195"/>
    <w:rsid w:val="001056FA"/>
    <w:rsid w:val="00111F78"/>
    <w:rsid w:val="00121FDF"/>
    <w:rsid w:val="001657E5"/>
    <w:rsid w:val="00166CBF"/>
    <w:rsid w:val="00172424"/>
    <w:rsid w:val="001801A5"/>
    <w:rsid w:val="00185D86"/>
    <w:rsid w:val="00197EC3"/>
    <w:rsid w:val="001A5358"/>
    <w:rsid w:val="001B65A0"/>
    <w:rsid w:val="001C0A06"/>
    <w:rsid w:val="001C201F"/>
    <w:rsid w:val="001C5798"/>
    <w:rsid w:val="001D1107"/>
    <w:rsid w:val="001E4B82"/>
    <w:rsid w:val="001E6ABD"/>
    <w:rsid w:val="001F26CD"/>
    <w:rsid w:val="001F417F"/>
    <w:rsid w:val="001F7E98"/>
    <w:rsid w:val="0021112D"/>
    <w:rsid w:val="00214692"/>
    <w:rsid w:val="002276C9"/>
    <w:rsid w:val="00230593"/>
    <w:rsid w:val="00231585"/>
    <w:rsid w:val="002607EE"/>
    <w:rsid w:val="00266387"/>
    <w:rsid w:val="0027696A"/>
    <w:rsid w:val="00277E47"/>
    <w:rsid w:val="0028794B"/>
    <w:rsid w:val="00292115"/>
    <w:rsid w:val="002C5D66"/>
    <w:rsid w:val="002E4EC0"/>
    <w:rsid w:val="002E5B7E"/>
    <w:rsid w:val="002F7577"/>
    <w:rsid w:val="00313809"/>
    <w:rsid w:val="00314946"/>
    <w:rsid w:val="003153D3"/>
    <w:rsid w:val="0031618C"/>
    <w:rsid w:val="00322F94"/>
    <w:rsid w:val="00323D79"/>
    <w:rsid w:val="0034629A"/>
    <w:rsid w:val="003512E9"/>
    <w:rsid w:val="00351533"/>
    <w:rsid w:val="003523DD"/>
    <w:rsid w:val="00360C55"/>
    <w:rsid w:val="003730CF"/>
    <w:rsid w:val="003840C4"/>
    <w:rsid w:val="003C13B2"/>
    <w:rsid w:val="003E12B1"/>
    <w:rsid w:val="003E4220"/>
    <w:rsid w:val="003F2775"/>
    <w:rsid w:val="003F49E1"/>
    <w:rsid w:val="004021BA"/>
    <w:rsid w:val="004105BE"/>
    <w:rsid w:val="00414739"/>
    <w:rsid w:val="00422297"/>
    <w:rsid w:val="004345D8"/>
    <w:rsid w:val="00435253"/>
    <w:rsid w:val="00444242"/>
    <w:rsid w:val="00457A03"/>
    <w:rsid w:val="00464C5C"/>
    <w:rsid w:val="004677F8"/>
    <w:rsid w:val="00467AD6"/>
    <w:rsid w:val="004862FB"/>
    <w:rsid w:val="004913FB"/>
    <w:rsid w:val="00494656"/>
    <w:rsid w:val="004A10CC"/>
    <w:rsid w:val="004B077E"/>
    <w:rsid w:val="004B6D79"/>
    <w:rsid w:val="004B6EF9"/>
    <w:rsid w:val="004D13B8"/>
    <w:rsid w:val="004F28CF"/>
    <w:rsid w:val="00501D70"/>
    <w:rsid w:val="005119EB"/>
    <w:rsid w:val="0051269C"/>
    <w:rsid w:val="0051683C"/>
    <w:rsid w:val="00516D83"/>
    <w:rsid w:val="00525248"/>
    <w:rsid w:val="00527D1A"/>
    <w:rsid w:val="00535032"/>
    <w:rsid w:val="00546886"/>
    <w:rsid w:val="00552DFC"/>
    <w:rsid w:val="00555D72"/>
    <w:rsid w:val="00556F79"/>
    <w:rsid w:val="00563757"/>
    <w:rsid w:val="00571211"/>
    <w:rsid w:val="00571C2A"/>
    <w:rsid w:val="00576333"/>
    <w:rsid w:val="00584373"/>
    <w:rsid w:val="00586344"/>
    <w:rsid w:val="005A6784"/>
    <w:rsid w:val="005B2988"/>
    <w:rsid w:val="005C589C"/>
    <w:rsid w:val="005E58A9"/>
    <w:rsid w:val="005F72FC"/>
    <w:rsid w:val="00603980"/>
    <w:rsid w:val="006118BA"/>
    <w:rsid w:val="00627847"/>
    <w:rsid w:val="006322C1"/>
    <w:rsid w:val="006331D1"/>
    <w:rsid w:val="00635FDE"/>
    <w:rsid w:val="00641032"/>
    <w:rsid w:val="00643EEA"/>
    <w:rsid w:val="00650EC2"/>
    <w:rsid w:val="006602A6"/>
    <w:rsid w:val="00665411"/>
    <w:rsid w:val="00666EBB"/>
    <w:rsid w:val="00681980"/>
    <w:rsid w:val="006A665D"/>
    <w:rsid w:val="006A723F"/>
    <w:rsid w:val="006B0C00"/>
    <w:rsid w:val="006C011E"/>
    <w:rsid w:val="006C2CF1"/>
    <w:rsid w:val="006D6FE3"/>
    <w:rsid w:val="007032A7"/>
    <w:rsid w:val="00723D56"/>
    <w:rsid w:val="00735AAC"/>
    <w:rsid w:val="00737FF9"/>
    <w:rsid w:val="007643C9"/>
    <w:rsid w:val="0077549E"/>
    <w:rsid w:val="0078784F"/>
    <w:rsid w:val="007A2129"/>
    <w:rsid w:val="007A2B72"/>
    <w:rsid w:val="007A60D0"/>
    <w:rsid w:val="007C468E"/>
    <w:rsid w:val="007D1D19"/>
    <w:rsid w:val="007D68E6"/>
    <w:rsid w:val="007E1FB5"/>
    <w:rsid w:val="007F0F45"/>
    <w:rsid w:val="007F7F53"/>
    <w:rsid w:val="00815A63"/>
    <w:rsid w:val="008367FA"/>
    <w:rsid w:val="0084303B"/>
    <w:rsid w:val="0084390A"/>
    <w:rsid w:val="0087010F"/>
    <w:rsid w:val="00875625"/>
    <w:rsid w:val="00881F7B"/>
    <w:rsid w:val="00890FBC"/>
    <w:rsid w:val="008946EC"/>
    <w:rsid w:val="00896C21"/>
    <w:rsid w:val="00897640"/>
    <w:rsid w:val="008A1FB2"/>
    <w:rsid w:val="008C0862"/>
    <w:rsid w:val="008C3354"/>
    <w:rsid w:val="008D38C6"/>
    <w:rsid w:val="008D7AE6"/>
    <w:rsid w:val="008E0E07"/>
    <w:rsid w:val="008E6A11"/>
    <w:rsid w:val="00915E11"/>
    <w:rsid w:val="00920B05"/>
    <w:rsid w:val="009253F0"/>
    <w:rsid w:val="00940402"/>
    <w:rsid w:val="00941122"/>
    <w:rsid w:val="00941981"/>
    <w:rsid w:val="00941ECA"/>
    <w:rsid w:val="009423CE"/>
    <w:rsid w:val="009426B1"/>
    <w:rsid w:val="00943D68"/>
    <w:rsid w:val="00945436"/>
    <w:rsid w:val="00955999"/>
    <w:rsid w:val="009626B8"/>
    <w:rsid w:val="009657EA"/>
    <w:rsid w:val="00966787"/>
    <w:rsid w:val="00967F47"/>
    <w:rsid w:val="00983F37"/>
    <w:rsid w:val="0098443E"/>
    <w:rsid w:val="00992E1B"/>
    <w:rsid w:val="009B7FEA"/>
    <w:rsid w:val="009C1745"/>
    <w:rsid w:val="009C1D8D"/>
    <w:rsid w:val="009C4505"/>
    <w:rsid w:val="009C70DD"/>
    <w:rsid w:val="009C74FA"/>
    <w:rsid w:val="009D0324"/>
    <w:rsid w:val="009D0843"/>
    <w:rsid w:val="009D69A7"/>
    <w:rsid w:val="009E7673"/>
    <w:rsid w:val="009F4214"/>
    <w:rsid w:val="009F4D6C"/>
    <w:rsid w:val="009F74B8"/>
    <w:rsid w:val="00A11C45"/>
    <w:rsid w:val="00A17493"/>
    <w:rsid w:val="00A24003"/>
    <w:rsid w:val="00A31547"/>
    <w:rsid w:val="00A3471A"/>
    <w:rsid w:val="00A3475A"/>
    <w:rsid w:val="00A36979"/>
    <w:rsid w:val="00A40676"/>
    <w:rsid w:val="00A447FE"/>
    <w:rsid w:val="00A47448"/>
    <w:rsid w:val="00A51082"/>
    <w:rsid w:val="00A512C1"/>
    <w:rsid w:val="00A57176"/>
    <w:rsid w:val="00A62FD8"/>
    <w:rsid w:val="00A630AA"/>
    <w:rsid w:val="00A6548E"/>
    <w:rsid w:val="00A86F5B"/>
    <w:rsid w:val="00A87FFD"/>
    <w:rsid w:val="00AC43A6"/>
    <w:rsid w:val="00AD0EFB"/>
    <w:rsid w:val="00AD1E85"/>
    <w:rsid w:val="00AD6208"/>
    <w:rsid w:val="00AE21C1"/>
    <w:rsid w:val="00AE62A4"/>
    <w:rsid w:val="00AF3DA5"/>
    <w:rsid w:val="00B042B4"/>
    <w:rsid w:val="00B11429"/>
    <w:rsid w:val="00B273EF"/>
    <w:rsid w:val="00B36C33"/>
    <w:rsid w:val="00B37EA1"/>
    <w:rsid w:val="00B42019"/>
    <w:rsid w:val="00B42562"/>
    <w:rsid w:val="00B47A20"/>
    <w:rsid w:val="00B543C6"/>
    <w:rsid w:val="00B552F6"/>
    <w:rsid w:val="00B92236"/>
    <w:rsid w:val="00B97142"/>
    <w:rsid w:val="00BA12DD"/>
    <w:rsid w:val="00BB4897"/>
    <w:rsid w:val="00BC4B5C"/>
    <w:rsid w:val="00BC613A"/>
    <w:rsid w:val="00BD54C7"/>
    <w:rsid w:val="00BF22C1"/>
    <w:rsid w:val="00BF524A"/>
    <w:rsid w:val="00C00B12"/>
    <w:rsid w:val="00C043B2"/>
    <w:rsid w:val="00C073FF"/>
    <w:rsid w:val="00C127EB"/>
    <w:rsid w:val="00C22736"/>
    <w:rsid w:val="00C22C00"/>
    <w:rsid w:val="00C31A11"/>
    <w:rsid w:val="00C439E5"/>
    <w:rsid w:val="00C510BA"/>
    <w:rsid w:val="00C54AA8"/>
    <w:rsid w:val="00C61E65"/>
    <w:rsid w:val="00C65346"/>
    <w:rsid w:val="00C7030E"/>
    <w:rsid w:val="00C82E52"/>
    <w:rsid w:val="00C91990"/>
    <w:rsid w:val="00CA1420"/>
    <w:rsid w:val="00CA15A3"/>
    <w:rsid w:val="00CA1718"/>
    <w:rsid w:val="00CB4BA9"/>
    <w:rsid w:val="00CB5F53"/>
    <w:rsid w:val="00CD3A80"/>
    <w:rsid w:val="00CD3E73"/>
    <w:rsid w:val="00CD72FC"/>
    <w:rsid w:val="00CE717D"/>
    <w:rsid w:val="00CF3BCD"/>
    <w:rsid w:val="00CF4E3A"/>
    <w:rsid w:val="00CF4F3E"/>
    <w:rsid w:val="00D00DB1"/>
    <w:rsid w:val="00D03A1C"/>
    <w:rsid w:val="00D057B6"/>
    <w:rsid w:val="00D063E5"/>
    <w:rsid w:val="00D10F79"/>
    <w:rsid w:val="00D11FBC"/>
    <w:rsid w:val="00D53674"/>
    <w:rsid w:val="00D547AF"/>
    <w:rsid w:val="00D64CB4"/>
    <w:rsid w:val="00D74FA7"/>
    <w:rsid w:val="00D926B5"/>
    <w:rsid w:val="00DA124D"/>
    <w:rsid w:val="00DB0DFC"/>
    <w:rsid w:val="00DB27A6"/>
    <w:rsid w:val="00DC05CC"/>
    <w:rsid w:val="00DC2671"/>
    <w:rsid w:val="00DC26B4"/>
    <w:rsid w:val="00DD75BA"/>
    <w:rsid w:val="00DE4C7D"/>
    <w:rsid w:val="00DF679C"/>
    <w:rsid w:val="00E02303"/>
    <w:rsid w:val="00E03BFB"/>
    <w:rsid w:val="00E11280"/>
    <w:rsid w:val="00E1148F"/>
    <w:rsid w:val="00E124F1"/>
    <w:rsid w:val="00E13C01"/>
    <w:rsid w:val="00E14CEA"/>
    <w:rsid w:val="00E2551A"/>
    <w:rsid w:val="00E3127F"/>
    <w:rsid w:val="00E362C0"/>
    <w:rsid w:val="00E3679F"/>
    <w:rsid w:val="00E36E6C"/>
    <w:rsid w:val="00E4785C"/>
    <w:rsid w:val="00E515B0"/>
    <w:rsid w:val="00E76580"/>
    <w:rsid w:val="00E83121"/>
    <w:rsid w:val="00E83A7C"/>
    <w:rsid w:val="00E856C5"/>
    <w:rsid w:val="00E90ACA"/>
    <w:rsid w:val="00E93D59"/>
    <w:rsid w:val="00EA0242"/>
    <w:rsid w:val="00EA12B8"/>
    <w:rsid w:val="00EA6C8E"/>
    <w:rsid w:val="00EB0A45"/>
    <w:rsid w:val="00EB3C27"/>
    <w:rsid w:val="00EB7B98"/>
    <w:rsid w:val="00EC4669"/>
    <w:rsid w:val="00ED3797"/>
    <w:rsid w:val="00ED4618"/>
    <w:rsid w:val="00EF2C48"/>
    <w:rsid w:val="00F06110"/>
    <w:rsid w:val="00F123B8"/>
    <w:rsid w:val="00F134C6"/>
    <w:rsid w:val="00F14A7D"/>
    <w:rsid w:val="00F14B6D"/>
    <w:rsid w:val="00F239B0"/>
    <w:rsid w:val="00F27938"/>
    <w:rsid w:val="00F316DF"/>
    <w:rsid w:val="00F339FC"/>
    <w:rsid w:val="00F42364"/>
    <w:rsid w:val="00F45312"/>
    <w:rsid w:val="00F45C05"/>
    <w:rsid w:val="00F47CF8"/>
    <w:rsid w:val="00F819FC"/>
    <w:rsid w:val="00F846AE"/>
    <w:rsid w:val="00F8787B"/>
    <w:rsid w:val="00F9540D"/>
    <w:rsid w:val="00FA05D1"/>
    <w:rsid w:val="00FA45DE"/>
    <w:rsid w:val="00FA60EB"/>
    <w:rsid w:val="00FB24B3"/>
    <w:rsid w:val="00FB6A81"/>
    <w:rsid w:val="00FC2DAB"/>
    <w:rsid w:val="00FC7166"/>
    <w:rsid w:val="00FD7D2E"/>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owth Yield'!$A$3</c:f>
              <c:strCache>
                <c:ptCount val="1"/>
                <c:pt idx="0">
                  <c:v>Predicted</c:v>
                </c:pt>
              </c:strCache>
            </c:strRef>
          </c:tx>
          <c:invertIfNegative val="0"/>
          <c:cat>
            <c:strRef>
              <c:f>'Growth Yield'!$B$2:$C$2</c:f>
              <c:strCache>
                <c:ptCount val="2"/>
                <c:pt idx="0">
                  <c:v>Hydrogen</c:v>
                </c:pt>
                <c:pt idx="1">
                  <c:v>Formate</c:v>
                </c:pt>
              </c:strCache>
            </c:strRef>
          </c:cat>
          <c:val>
            <c:numRef>
              <c:f>'Growth Yield'!$B$3:$C$3</c:f>
              <c:numCache>
                <c:formatCode>General</c:formatCode>
                <c:ptCount val="2"/>
                <c:pt idx="0">
                  <c:v>3.89</c:v>
                </c:pt>
                <c:pt idx="1">
                  <c:v>3.89</c:v>
                </c:pt>
              </c:numCache>
            </c:numRef>
          </c:val>
        </c:ser>
        <c:ser>
          <c:idx val="1"/>
          <c:order val="1"/>
          <c:tx>
            <c:strRef>
              <c:f>'Growth Yield'!$A$4</c:f>
              <c:strCache>
                <c:ptCount val="1"/>
                <c:pt idx="0">
                  <c:v>Experimental</c:v>
                </c:pt>
              </c:strCache>
            </c:strRef>
          </c:tx>
          <c:invertIfNegative val="0"/>
          <c:errBars>
            <c:errBarType val="both"/>
            <c:errValType val="cust"/>
            <c:noEndCap val="0"/>
            <c:plus>
              <c:numRef>
                <c:f>'Growth Yield'!$B$5:$C$5</c:f>
                <c:numCache>
                  <c:formatCode>General</c:formatCode>
                  <c:ptCount val="2"/>
                  <c:pt idx="0">
                    <c:v>0.57999999999999996</c:v>
                  </c:pt>
                  <c:pt idx="1">
                    <c:v>0.28999999999999998</c:v>
                  </c:pt>
                </c:numCache>
              </c:numRef>
            </c:plus>
            <c:minus>
              <c:numRef>
                <c:f>'Growth Yield'!$B$5:$C$5</c:f>
                <c:numCache>
                  <c:formatCode>General</c:formatCode>
                  <c:ptCount val="2"/>
                  <c:pt idx="0">
                    <c:v>0.57999999999999996</c:v>
                  </c:pt>
                  <c:pt idx="1">
                    <c:v>0.28999999999999998</c:v>
                  </c:pt>
                </c:numCache>
              </c:numRef>
            </c:minus>
          </c:errBars>
          <c:cat>
            <c:strRef>
              <c:f>'Growth Yield'!$B$2:$C$2</c:f>
              <c:strCache>
                <c:ptCount val="2"/>
                <c:pt idx="0">
                  <c:v>Hydrogen</c:v>
                </c:pt>
                <c:pt idx="1">
                  <c:v>Formate</c:v>
                </c:pt>
              </c:strCache>
            </c:strRef>
          </c:cat>
          <c:val>
            <c:numRef>
              <c:f>'Growth Yield'!$B$4:$C$4</c:f>
              <c:numCache>
                <c:formatCode>General</c:formatCode>
                <c:ptCount val="2"/>
                <c:pt idx="0">
                  <c:v>2.86</c:v>
                </c:pt>
                <c:pt idx="1">
                  <c:v>2.31</c:v>
                </c:pt>
              </c:numCache>
            </c:numRef>
          </c:val>
        </c:ser>
        <c:dLbls>
          <c:showLegendKey val="0"/>
          <c:showVal val="0"/>
          <c:showCatName val="0"/>
          <c:showSerName val="0"/>
          <c:showPercent val="0"/>
          <c:showBubbleSize val="0"/>
        </c:dLbls>
        <c:gapWidth val="150"/>
        <c:axId val="106883712"/>
        <c:axId val="106885504"/>
      </c:barChart>
      <c:catAx>
        <c:axId val="106883712"/>
        <c:scaling>
          <c:orientation val="minMax"/>
        </c:scaling>
        <c:delete val="0"/>
        <c:axPos val="b"/>
        <c:majorTickMark val="out"/>
        <c:minorTickMark val="none"/>
        <c:tickLblPos val="nextTo"/>
        <c:crossAx val="106885504"/>
        <c:crosses val="autoZero"/>
        <c:auto val="1"/>
        <c:lblAlgn val="ctr"/>
        <c:lblOffset val="100"/>
        <c:noMultiLvlLbl val="0"/>
      </c:catAx>
      <c:valAx>
        <c:axId val="106885504"/>
        <c:scaling>
          <c:orientation val="minMax"/>
        </c:scaling>
        <c:delete val="0"/>
        <c:axPos val="l"/>
        <c:majorGridlines/>
        <c:numFmt formatCode="General" sourceLinked="1"/>
        <c:majorTickMark val="out"/>
        <c:minorTickMark val="none"/>
        <c:tickLblPos val="nextTo"/>
        <c:crossAx val="10688371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20263B-B480-420D-9C8C-AFAA8E6AD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1</Pages>
  <Words>35637</Words>
  <Characters>203136</Characters>
  <Application>Microsoft Office Word</Application>
  <DocSecurity>0</DocSecurity>
  <Lines>1692</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5</cp:revision>
  <dcterms:created xsi:type="dcterms:W3CDTF">2015-11-09T17:16:00Z</dcterms:created>
  <dcterms:modified xsi:type="dcterms:W3CDTF">2015-11-09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dtmuwPf9"/&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